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r w:rsidR="00234B2A" w:rsidRPr="00CA0030">
        <w:rPr>
          <w:sz w:val="40"/>
          <w:szCs w:val="40"/>
        </w:rPr>
        <w:t>Feature-based Attention and Reward: Insights from Steady-state Visually Evoked P</w:t>
      </w:r>
      <w:r w:rsidR="0047282E" w:rsidRPr="00CA0030">
        <w:rPr>
          <w:sz w:val="40"/>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CA0030">
        <w:rPr>
          <w:rFonts w:ascii="Segoe UI Symbol" w:eastAsia="Arial" w:hAnsi="Segoe UI Symbol" w:cs="Segoe UI Symbol"/>
          <w:szCs w:val="24"/>
          <w:vertAlign w:val="superscript"/>
          <w:lang w:val="nl-BE"/>
          <w:rPrChange w:id="0" w:author="Ivan Grahek" w:date="2018-08-10T15:04:00Z">
            <w:rPr>
              <w:rFonts w:ascii="Segoe UI Symbol" w:eastAsia="Arial" w:hAnsi="Segoe UI Symbol" w:cs="Segoe UI Symbol"/>
              <w:szCs w:val="24"/>
              <w:vertAlign w:val="superscript"/>
            </w:rPr>
          </w:rPrChang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CA0030">
        <w:rPr>
          <w:rFonts w:ascii="Segoe UI Symbol" w:eastAsia="Arial" w:hAnsi="Segoe UI Symbol" w:cs="Segoe UI Symbol"/>
          <w:szCs w:val="24"/>
          <w:vertAlign w:val="superscript"/>
          <w:lang w:val="nl-BE"/>
          <w:rPrChange w:id="1" w:author="Ivan Grahek" w:date="2018-08-10T15:04:00Z">
            <w:rPr>
              <w:rFonts w:ascii="Segoe UI Symbol" w:eastAsia="Arial" w:hAnsi="Segoe UI Symbol" w:cs="Segoe UI Symbol"/>
              <w:szCs w:val="24"/>
              <w:vertAlign w:val="superscript"/>
            </w:rPr>
          </w:rPrChang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28DE8AD2" w:rsidR="00180A9B" w:rsidRPr="00180A9B" w:rsidRDefault="00180A9B" w:rsidP="00180A9B">
      <w:pPr>
        <w:spacing w:line="480" w:lineRule="auto"/>
        <w:jc w:val="both"/>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w:t>
      </w:r>
      <w:r w:rsidR="00124642">
        <w:t>-</w:t>
      </w:r>
      <w:r>
        <w:t xml:space="preserve"> or low-rewarded feature is present. In this study</w:t>
      </w:r>
      <w:r w:rsidR="00124642">
        <w:t>,</w:t>
      </w:r>
      <w:r>
        <w:t xml:space="preserve">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w:t>
      </w:r>
      <w:r w:rsidR="00124642">
        <w:t>,</w:t>
      </w:r>
      <w:r>
        <w:t xml:space="preserve"> participants were instructed to attend one of the colors and detect coherent movements. After the first block (baseline), participants were informed that they could earn rewards (</w:t>
      </w:r>
      <w:commentRangeStart w:id="2"/>
      <w:r>
        <w:t>training</w:t>
      </w:r>
      <w:commentRangeEnd w:id="2"/>
      <w:r w:rsidR="00124642">
        <w:rPr>
          <w:rStyle w:val="CommentReference"/>
        </w:rPr>
        <w:commentReference w:id="2"/>
      </w:r>
      <w:r>
        <w:t>),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w:t>
      </w:r>
      <w:del w:id="3" w:author="Antonio Schettino" w:date="2018-07-16T14:02:00Z">
        <w:r w:rsidDel="00124642">
          <w:delText xml:space="preserve"> </w:delText>
        </w:r>
      </w:del>
    </w:p>
    <w:p w14:paraId="49331D60" w14:textId="30CD2DD6" w:rsidR="00014B1F" w:rsidRDefault="006B7FEC" w:rsidP="00EF0F5E">
      <w:pPr>
        <w:spacing w:line="480" w:lineRule="auto"/>
        <w:jc w:val="both"/>
      </w:pPr>
      <w:r>
        <w:lastRenderedPageBreak/>
        <w:t xml:space="preserve">Keywords: </w:t>
      </w:r>
      <w:r w:rsidR="009508C9">
        <w:t>attention</w:t>
      </w:r>
      <w:r>
        <w:t>;</w:t>
      </w:r>
      <w:r w:rsidR="00F00059">
        <w:t xml:space="preserve"> </w:t>
      </w:r>
      <w:r w:rsidR="009508C9">
        <w:t>EEG; feature-based attention; reward; motivation; steady-state visually evoked potentials; frequency tagging</w:t>
      </w:r>
      <w:r w:rsidR="00014B1F">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p w14:paraId="7FF8EFA3" w14:textId="7A80F9D0" w:rsidR="0098037D" w:rsidRDefault="00B035F3" w:rsidP="00124642">
      <w:pPr>
        <w:spacing w:line="480" w:lineRule="auto"/>
        <w:ind w:firstLine="284"/>
        <w:jc w:val="both"/>
      </w:pPr>
      <w:del w:id="4" w:author="Antonio Schettino" w:date="2018-07-16T14:03:00Z">
        <w:r w:rsidDel="00124642">
          <w:tab/>
        </w:r>
      </w:del>
      <w:r w:rsidR="007F65AA">
        <w:t>Given the limited processing capacity, selective attention is crucial in choosing which stimuli will be processed</w:t>
      </w:r>
      <w:r w:rsidR="00293801">
        <w:t xml:space="preserve"> </w:t>
      </w:r>
      <w:r w:rsidR="00293801">
        <w:fldChar w:fldCharType="begin" w:fldLock="1"/>
      </w:r>
      <w:r w:rsidR="00B1021D">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rsidR="00293801">
        <w:fldChar w:fldCharType="separate"/>
      </w:r>
      <w:r w:rsidR="008C257C" w:rsidRPr="008C257C">
        <w:rPr>
          <w:noProof/>
        </w:rPr>
        <w:t>(Chun, Golomb, &amp; Turk-Browne, 2011; Desimone &amp; Duncan, 1995)</w:t>
      </w:r>
      <w:r w:rsidR="00293801">
        <w:fldChar w:fldCharType="end"/>
      </w:r>
      <w:r w:rsidR="007F65AA">
        <w:t xml:space="preserve">. </w:t>
      </w:r>
      <w:r w:rsidR="00681D72">
        <w:t>Visual s</w:t>
      </w:r>
      <w:r w:rsidR="00293801">
        <w:t>elective attention</w:t>
      </w:r>
      <w:r w:rsidR="00E43CBB">
        <w:t xml:space="preserve"> (VSA)</w:t>
      </w:r>
      <w:r w:rsidR="00293801">
        <w:t xml:space="preserve"> prioritizes stimuli in accordance with current goals and knowledge </w:t>
      </w:r>
      <w:r w:rsidR="006E574B">
        <w:t>based on p</w:t>
      </w:r>
      <w:r w:rsidR="00293801">
        <w:t xml:space="preserve">revious learning </w:t>
      </w:r>
      <w:r w:rsidR="00293801">
        <w:fldChar w:fldCharType="begin" w:fldLock="1"/>
      </w:r>
      <w:r w:rsidR="00B1021D">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rsidR="00293801">
        <w:fldChar w:fldCharType="separate"/>
      </w:r>
      <w:r w:rsidR="008C257C" w:rsidRPr="008C257C">
        <w:rPr>
          <w:noProof/>
        </w:rPr>
        <w:t>(Chelazzi, Perlato, Santandrea, &amp; Della Libera, 2013)</w:t>
      </w:r>
      <w:r w:rsidR="00293801">
        <w:fldChar w:fldCharType="end"/>
      </w:r>
      <w:r w:rsidR="00293801">
        <w:t xml:space="preserve">. </w:t>
      </w:r>
      <w:r w:rsidR="00E43CBB">
        <w:t xml:space="preserve">Della </w:t>
      </w:r>
      <w:proofErr w:type="spellStart"/>
      <w:r w:rsidR="00E43CBB">
        <w:t>Libera</w:t>
      </w:r>
      <w:proofErr w:type="spellEnd"/>
      <w:r w:rsidR="00E43CBB">
        <w:t xml:space="preserve"> and </w:t>
      </w:r>
      <w:proofErr w:type="spellStart"/>
      <w:r w:rsidR="00E43CBB">
        <w:t>Chelazzi</w:t>
      </w:r>
      <w:proofErr w:type="spellEnd"/>
      <w:r w:rsidR="00E43CBB">
        <w:t xml:space="preserve"> were the first to show that </w:t>
      </w:r>
      <w:r w:rsidR="00DB3C42">
        <w:t xml:space="preserve">objects related with high rewards are easier to select as targets and harder to ignore as distractors, while the opposite is true for objects related to low rewards </w:t>
      </w:r>
      <w:r w:rsidR="00DB3C42">
        <w:fldChar w:fldCharType="begin" w:fldLock="1"/>
      </w:r>
      <w:r w:rsidR="00B1021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DB3C42">
        <w:fldChar w:fldCharType="separate"/>
      </w:r>
      <w:r w:rsidR="008C257C" w:rsidRPr="008C257C">
        <w:rPr>
          <w:noProof/>
        </w:rPr>
        <w:t>(Della Libera &amp; Chelazzi, 2009)</w:t>
      </w:r>
      <w:r w:rsidR="00DB3C42">
        <w:fldChar w:fldCharType="end"/>
      </w:r>
      <w:r w:rsidR="00123D7D">
        <w:t>.</w:t>
      </w:r>
      <w:del w:id="5" w:author="Antonio Schettino" w:date="2018-07-16T14:03:00Z">
        <w:r w:rsidR="00123D7D" w:rsidDel="00124642">
          <w:delText xml:space="preserve"> </w:delText>
        </w:r>
      </w:del>
    </w:p>
    <w:p w14:paraId="1903C39E" w14:textId="3E3AD836" w:rsidR="0098037D" w:rsidRDefault="0098037D" w:rsidP="0098037D">
      <w:pPr>
        <w:spacing w:line="480" w:lineRule="auto"/>
        <w:jc w:val="both"/>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2D782067" w:rsidR="00A733BB" w:rsidRDefault="00123D7D" w:rsidP="00A733BB">
      <w:pPr>
        <w:spacing w:line="480" w:lineRule="auto"/>
        <w:jc w:val="both"/>
      </w:pPr>
      <w:r>
        <w:t xml:space="preserve">Similar results were also found for features and locations related to different reward contingencies </w:t>
      </w:r>
      <w:r>
        <w:fldChar w:fldCharType="begin" w:fldLock="1"/>
      </w:r>
      <w:r w:rsidR="00B1021D">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mp; Theeuwes, 2017)","manualFormatting":"(for recent reviews see: Anderson, 2016; Failing and Theeuwes, 2017)","plainTextFormattedCitation":"(Anderson, 2016; Failing &amp; Theeuwes, 2017)","previouslyFormattedCitation":"(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w:t>
      </w:r>
      <w:r w:rsidR="00A733BB">
        <w:t xml:space="preserve">The mechanisms through which rewards influence selective attention are a matter of intensive empirical and theoretical work. However, most researchers in the field agree that rewarded locations, objects, and object features </w:t>
      </w:r>
      <w:r w:rsidR="00A733BB">
        <w:lastRenderedPageBreak/>
        <w:t xml:space="preserve">are prioritized by increasing their saliency, while the saliency of the other locations, objects, and object features is reduced. This mechanism is commonly linked to the activity of the neurons in the visual cortex </w:t>
      </w:r>
      <w:r w:rsidR="00A733BB">
        <w:fldChar w:fldCharType="begin" w:fldLock="1"/>
      </w:r>
      <w:r w:rsidR="00B1021D">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A733BB">
        <w:fldChar w:fldCharType="separate"/>
      </w:r>
      <w:r w:rsidR="008C257C" w:rsidRPr="008C257C">
        <w:rPr>
          <w:noProof/>
        </w:rPr>
        <w:t>(Roelfsema, van Ooyen, &amp; Watanabe, 2010)</w:t>
      </w:r>
      <w:r w:rsidR="00A733BB">
        <w:fldChar w:fldCharType="end"/>
      </w:r>
      <w:r w:rsidR="00A733BB">
        <w:t xml:space="preserve">. This idea has received a significant amount of support in fMRI and ERP studies. </w:t>
      </w:r>
      <w:r w:rsidR="00A733BB">
        <w:tab/>
      </w:r>
    </w:p>
    <w:p w14:paraId="3ACAD4DC" w14:textId="1254DDEE" w:rsidR="00C4343E" w:rsidRDefault="00C4343E" w:rsidP="00C4343E">
      <w:pPr>
        <w:spacing w:line="480" w:lineRule="auto"/>
        <w:ind w:firstLine="720"/>
        <w:jc w:val="both"/>
      </w:pPr>
      <w: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14:paraId="5A385322" w14:textId="12A0B84B" w:rsidR="00C4343E" w:rsidRDefault="00C4343E" w:rsidP="00C4343E">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though interesting in its own right, this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14:paraId="7C5EADD8" w14:textId="1C9C8DE3" w:rsidR="009214B6" w:rsidRDefault="004F24BD" w:rsidP="0015680F">
      <w:pPr>
        <w:spacing w:line="480" w:lineRule="auto"/>
        <w:jc w:val="both"/>
      </w:pPr>
      <w:r>
        <w:tab/>
      </w:r>
      <w:r w:rsidR="009214B6">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t>several</w:t>
      </w:r>
      <w:r w:rsidR="009214B6">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w:t>
      </w:r>
      <w:r w:rsidR="009214B6">
        <w:lastRenderedPageBreak/>
        <w:t xml:space="preserve">attention, while </w:t>
      </w:r>
      <w:r w:rsidR="00DE5BC3">
        <w:t xml:space="preserve">there is no possibility of investigating more sustained allocation of attention towards certain features. </w:t>
      </w:r>
      <w:r w:rsidR="0090622D">
        <w:t>Finally</w:t>
      </w:r>
      <w:r w:rsidR="00DE5BC3">
        <w:t xml:space="preserve">, these paradigms do not allow for simultaneous measurements of attention allocation towards stimuli related to different values. </w:t>
      </w:r>
    </w:p>
    <w:p w14:paraId="1D1D4B6B" w14:textId="54CAF2C8" w:rsidR="00555B1B" w:rsidRDefault="00555B1B" w:rsidP="007B3943">
      <w:pPr>
        <w:spacing w:line="480" w:lineRule="auto"/>
        <w:ind w:firstLine="720"/>
        <w:jc w:val="both"/>
      </w:pPr>
      <w:r>
        <w:t xml:space="preserve">Recording steady-state visually-evoked potentials (SSVEPs) offers possibilities to overcome these issues. SSVEPs represent oscillatory responses of the visual cortex that have the same frequency as the driving visual stimulus </w:t>
      </w:r>
      <w:r>
        <w:fldChar w:fldCharType="begin" w:fldLock="1"/>
      </w:r>
      <w:r w:rsidR="00B1021D">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008C257C" w:rsidRPr="008C257C">
        <w:rPr>
          <w:noProof/>
        </w:rPr>
        <w:t>(Norcia, Appelbaum, Ales, Cottereau, &amp; Rossion, 2015)</w:t>
      </w:r>
      <w:r>
        <w:fldChar w:fldCharType="end"/>
      </w:r>
      <w:r>
        <w:t xml:space="preserve">. </w:t>
      </w:r>
      <w:r w:rsidR="0090622D">
        <w:t xml:space="preserve">They are generated by the primary visual cortex (V1-V3)[REF]. </w:t>
      </w:r>
      <w:r>
        <w:t xml:space="preserve">SSVEPs allow for the study of simultaneous allocation of selective attention towards multiple stimuli. Each of those stimuli can be flickering at different frequencies which will produce SSVEPs at those respective frequencies. </w:t>
      </w:r>
      <w:r w:rsidR="007361D7">
        <w:t>SSVEPs have been particularly useful in the study of attention because t</w:t>
      </w:r>
      <w:r>
        <w:t xml:space="preserve">he amplitude of </w:t>
      </w:r>
      <w:r w:rsidR="007361D7">
        <w:t>SSVEPs is reliably increased by spatial and</w:t>
      </w:r>
      <w:r>
        <w:t xml:space="preserve"> feature-based attention</w:t>
      </w:r>
      <w:r w:rsidR="007361D7">
        <w:t xml:space="preserve"> </w:t>
      </w:r>
      <w:r w:rsidR="007361D7">
        <w:fldChar w:fldCharType="begin" w:fldLock="1"/>
      </w:r>
      <w:r w:rsidR="00B1021D">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rsidR="007361D7">
        <w:fldChar w:fldCharType="separate"/>
      </w:r>
      <w:r w:rsidR="008C257C" w:rsidRPr="008C257C">
        <w:rPr>
          <w:noProof/>
        </w:rPr>
        <w:t>(Andersen, Müller, &amp; Hillyard, 2012)</w:t>
      </w:r>
      <w:r w:rsidR="007361D7">
        <w:fldChar w:fldCharType="end"/>
      </w:r>
      <w:r>
        <w:t xml:space="preserve">. </w:t>
      </w:r>
      <w:r w:rsidR="00D14292">
        <w:t xml:space="preserve">The application of SSVEPs has allowed for a clear experimental dissociation between spatial and feature-based </w:t>
      </w:r>
      <w:r w:rsidR="0090622D">
        <w:t xml:space="preserve">selective </w:t>
      </w:r>
      <w:r w:rsidR="00D14292">
        <w:t xml:space="preserve">attention </w:t>
      </w:r>
      <w:r w:rsidR="00D14292">
        <w:fldChar w:fldCharType="begin" w:fldLock="1"/>
      </w:r>
      <w:r w:rsidR="006449E2">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D14292">
        <w:fldChar w:fldCharType="separate"/>
      </w:r>
      <w:r w:rsidR="00D14292" w:rsidRPr="00D14292">
        <w:rPr>
          <w:noProof/>
        </w:rPr>
        <w:t>(Muller et al., 2006)</w:t>
      </w:r>
      <w:r w:rsidR="00D14292">
        <w:fldChar w:fldCharType="end"/>
      </w:r>
      <w:r w:rsidR="00D14292">
        <w:t xml:space="preserve"> and for tracking the time-course of feature-based attention </w:t>
      </w:r>
      <w:r w:rsidR="00D14292">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D14292">
        <w:fldChar w:fldCharType="separate"/>
      </w:r>
      <w:r w:rsidR="008C257C" w:rsidRPr="008C257C">
        <w:rPr>
          <w:noProof/>
        </w:rPr>
        <w:t>(Andersen &amp; Müller, 2010)</w:t>
      </w:r>
      <w:r w:rsidR="00D14292">
        <w:fldChar w:fldCharType="end"/>
      </w:r>
      <w:r w:rsidR="00D14292">
        <w:t xml:space="preserve">. </w:t>
      </w:r>
      <w:r w:rsidR="0090622D">
        <w:t xml:space="preserve">To summarize, SSVEPs provide a signal of good signal-to-noise ratio which enables: tracking simultaneous allocation of attention across multiple stimuli of different features; provide a measure of sustained attention; </w:t>
      </w:r>
      <w:r w:rsidR="004B1193">
        <w:t xml:space="preserve">and </w:t>
      </w:r>
      <w:r w:rsidR="0090622D">
        <w:t xml:space="preserve">can dissociate between spatial and feature-based attention. </w:t>
      </w:r>
    </w:p>
    <w:p w14:paraId="2076F2E4" w14:textId="77777777" w:rsidR="008A37A1" w:rsidRPr="00F514A9" w:rsidRDefault="008A37A1" w:rsidP="008A37A1">
      <w:pPr>
        <w:spacing w:line="480" w:lineRule="auto"/>
        <w:ind w:firstLine="720"/>
        <w:jc w:val="both"/>
      </w:pPr>
      <w: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lastRenderedPageBreak/>
        <w:t xml:space="preserve">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pPr>
    </w:p>
    <w:p w14:paraId="762B2433" w14:textId="77777777" w:rsidR="00555B1B" w:rsidRPr="000C7DEE" w:rsidRDefault="00555B1B" w:rsidP="00555B1B">
      <w:pPr>
        <w:spacing w:line="480" w:lineRule="auto"/>
        <w:jc w:val="both"/>
        <w:rPr>
          <w:b/>
        </w:rPr>
      </w:pPr>
      <w:r w:rsidRPr="000C7DEE">
        <w:rPr>
          <w:b/>
        </w:rPr>
        <w:t>Andersen et al., 2012</w:t>
      </w:r>
    </w:p>
    <w:p w14:paraId="7B82BCFF" w14:textId="11B1E321" w:rsidR="00555B1B" w:rsidRDefault="0090622D" w:rsidP="00555B1B">
      <w:pPr>
        <w:spacing w:line="480" w:lineRule="auto"/>
        <w:jc w:val="both"/>
      </w:pPr>
      <w:r>
        <w:t xml:space="preserve"> </w:t>
      </w:r>
      <w:r w:rsidR="00555B1B">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b/>
        </w:rPr>
      </w:pPr>
      <w:r>
        <w:rPr>
          <w:b/>
        </w:rPr>
        <w:t>Norcia et al., 2015</w:t>
      </w:r>
    </w:p>
    <w:p w14:paraId="6B785B9B" w14:textId="77777777" w:rsidR="00555B1B" w:rsidRPr="000C7DEE" w:rsidRDefault="00555B1B" w:rsidP="00555B1B">
      <w:pPr>
        <w:spacing w:line="480" w:lineRule="auto"/>
        <w:jc w:val="both"/>
        <w:rPr>
          <w:i/>
        </w:rPr>
      </w:pPr>
      <w:r>
        <w:rPr>
          <w:i/>
        </w:rPr>
        <w:t>Advantages of SSVEPs</w:t>
      </w:r>
    </w:p>
    <w:p w14:paraId="035F4C10" w14:textId="77777777" w:rsidR="00555B1B" w:rsidRDefault="00555B1B" w:rsidP="00555B1B">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SSVEP can be flexibly deployed over a number of</w:t>
      </w:r>
      <w:r>
        <w:t xml:space="preserve"> </w:t>
      </w:r>
      <w:r w:rsidRPr="009B4EF7">
        <w:t>configurations, including the tagging of both spatially</w:t>
      </w:r>
      <w:r>
        <w:t xml:space="preserve"> </w:t>
      </w:r>
      <w:r w:rsidRPr="009B4EF7">
        <w:t>distinct and spatially overlapping stimuli. In light of</w:t>
      </w:r>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14:paraId="79F5B3F0" w14:textId="77777777" w:rsidR="00555B1B" w:rsidRPr="000C7DEE" w:rsidRDefault="00555B1B" w:rsidP="00555B1B">
      <w:pPr>
        <w:spacing w:line="480" w:lineRule="auto"/>
        <w:jc w:val="both"/>
        <w:rPr>
          <w:i/>
        </w:rPr>
      </w:pPr>
      <w:r>
        <w:rPr>
          <w:i/>
        </w:rPr>
        <w:t>Dissociating spatial and feature attention</w:t>
      </w:r>
    </w:p>
    <w:p w14:paraId="6204EBE1" w14:textId="77777777" w:rsidR="00555B1B" w:rsidRDefault="00555B1B" w:rsidP="00555B1B">
      <w:pPr>
        <w:spacing w:line="480" w:lineRule="auto"/>
        <w:jc w:val="both"/>
      </w:pPr>
      <w:r>
        <w:lastRenderedPageBreak/>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enhance processing of particular visual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stimuli, this method has been particularly useful in</w:t>
      </w:r>
      <w:r>
        <w:t xml:space="preserve"> </w:t>
      </w:r>
      <w:r w:rsidRPr="000C7DEE">
        <w:t>elucidating the neural mechanisms underlying such</w:t>
      </w:r>
      <w:r>
        <w:t xml:space="preserve"> </w:t>
      </w:r>
      <w:r w:rsidRPr="000C7DEE">
        <w:t>feature-based attention.</w:t>
      </w:r>
    </w:p>
    <w:p w14:paraId="71DA13F1" w14:textId="77777777" w:rsidR="00555B1B" w:rsidRDefault="00555B1B" w:rsidP="00555B1B">
      <w:pPr>
        <w:spacing w:line="480" w:lineRule="auto"/>
        <w:jc w:val="both"/>
      </w:pPr>
      <w:r>
        <w:t>“</w:t>
      </w:r>
      <w:r w:rsidRPr="000C7DEE">
        <w:t>Beginning in 2006, Muller, Andersen, and Hillyard</w:t>
      </w:r>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14:paraId="563BF265" w14:textId="77777777" w:rsidR="00555B1B" w:rsidRPr="000C7DEE" w:rsidRDefault="00555B1B" w:rsidP="00555B1B">
      <w:pPr>
        <w:spacing w:line="480" w:lineRule="auto"/>
        <w:jc w:val="both"/>
        <w:rPr>
          <w:i/>
        </w:rPr>
      </w:pPr>
      <w:r>
        <w:rPr>
          <w:i/>
        </w:rPr>
        <w:t>Attended vs. unattended advantage</w:t>
      </w:r>
    </w:p>
    <w:p w14:paraId="54CEF19E" w14:textId="77777777" w:rsidR="00555B1B" w:rsidRPr="000C7DEE" w:rsidRDefault="00555B1B" w:rsidP="00555B1B">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r w:rsidRPr="000C7DEE">
        <w:t>Hillyard, 1996), two strings of alphanumeric characters</w:t>
      </w:r>
      <w:r>
        <w:t xml:space="preserve"> </w:t>
      </w:r>
      <w:r w:rsidRPr="000C7DEE">
        <w:t>were presented in the left and right visual hemifields</w:t>
      </w:r>
    </w:p>
    <w:p w14:paraId="22182DF1" w14:textId="77777777" w:rsidR="00555B1B" w:rsidRDefault="00555B1B" w:rsidP="00555B1B">
      <w:pPr>
        <w:spacing w:line="480" w:lineRule="auto"/>
        <w:jc w:val="both"/>
      </w:pPr>
      <w:r w:rsidRPr="000C7DEE">
        <w:t>(Figure 13).</w:t>
      </w:r>
      <w:r>
        <w:t>”</w:t>
      </w:r>
    </w:p>
    <w:p w14:paraId="7794B73E" w14:textId="77777777" w:rsidR="00555B1B" w:rsidRDefault="00555B1B" w:rsidP="00555B1B">
      <w:pPr>
        <w:spacing w:line="480" w:lineRule="auto"/>
        <w:jc w:val="both"/>
        <w:rPr>
          <w:b/>
        </w:rPr>
      </w:pPr>
    </w:p>
    <w:p w14:paraId="1F46B219" w14:textId="77777777" w:rsidR="00555B1B" w:rsidRDefault="00555B1B" w:rsidP="00555B1B">
      <w:pPr>
        <w:spacing w:line="480" w:lineRule="auto"/>
        <w:jc w:val="both"/>
        <w:rPr>
          <w:b/>
        </w:rPr>
      </w:pPr>
    </w:p>
    <w:p w14:paraId="37654F16" w14:textId="2480ADB5" w:rsidR="00555B1B" w:rsidRPr="00555B1B" w:rsidRDefault="00555B1B" w:rsidP="00555B1B">
      <w:pPr>
        <w:spacing w:line="480" w:lineRule="auto"/>
        <w:jc w:val="both"/>
        <w:rPr>
          <w:b/>
        </w:rPr>
      </w:pPr>
      <w:r w:rsidRPr="00555B1B">
        <w:rPr>
          <w:b/>
        </w:rPr>
        <w:t>Soren chapter</w:t>
      </w:r>
    </w:p>
    <w:p w14:paraId="5ED7535A" w14:textId="07E304B7" w:rsidR="007B3943" w:rsidRDefault="007B3943" w:rsidP="00555B1B">
      <w:pPr>
        <w:spacing w:line="480" w:lineRule="auto"/>
        <w:jc w:val="both"/>
      </w:pPr>
      <w: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pPr>
      <w:r>
        <w:tab/>
      </w:r>
    </w:p>
    <w:p w14:paraId="448ED108" w14:textId="7FFD8BAD" w:rsidR="00DE45E8" w:rsidRDefault="00DE45E8" w:rsidP="0015680F">
      <w:pPr>
        <w:spacing w:line="480" w:lineRule="auto"/>
        <w:jc w:val="both"/>
        <w:rPr>
          <w:i/>
        </w:rPr>
      </w:pPr>
      <w:proofErr w:type="spellStart"/>
      <w:r>
        <w:rPr>
          <w:i/>
        </w:rPr>
        <w:t>Chelazzi</w:t>
      </w:r>
      <w:proofErr w:type="spellEnd"/>
      <w:r>
        <w:rPr>
          <w:i/>
        </w:rPr>
        <w:t xml:space="preserve"> 2013</w:t>
      </w:r>
    </w:p>
    <w:p w14:paraId="35F5FC5E" w14:textId="16E86777" w:rsidR="00DE45E8" w:rsidRDefault="00DE45E8" w:rsidP="00DE45E8">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w:t>
      </w:r>
      <w:proofErr w:type="spellStart"/>
      <w:r w:rsidRPr="00DE45E8">
        <w:t>Libera</w:t>
      </w:r>
      <w:proofErr w:type="spellEnd"/>
      <w:r w:rsidRPr="00DE45E8">
        <w:t xml:space="preserve">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w:t>
      </w:r>
      <w:proofErr w:type="spellStart"/>
      <w:r w:rsidRPr="00DE45E8">
        <w:t>Libera</w:t>
      </w:r>
      <w:proofErr w:type="spellEnd"/>
      <w:r w:rsidRPr="00DE45E8">
        <w:t xml:space="preserve">, </w:t>
      </w:r>
      <w:proofErr w:type="spellStart"/>
      <w:r w:rsidRPr="00DE45E8">
        <w:t>Perlato</w:t>
      </w:r>
      <w:proofErr w:type="spellEnd"/>
      <w:r w:rsidRPr="00DE45E8">
        <w:t xml:space="preserve">, &amp; </w:t>
      </w:r>
      <w:proofErr w:type="spellStart"/>
      <w:r w:rsidRPr="00DE45E8">
        <w:t>Chelazzi</w:t>
      </w:r>
      <w:proofErr w:type="spellEnd"/>
      <w:r w:rsidRPr="00DE45E8">
        <w:t>, 2011).</w:t>
      </w:r>
      <w:r>
        <w:t>”</w:t>
      </w:r>
    </w:p>
    <w:p w14:paraId="6CD6084F" w14:textId="26077B00" w:rsidR="00DE45E8" w:rsidRDefault="00DE45E8" w:rsidP="00DE45E8">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w:t>
      </w:r>
      <w:r w:rsidRPr="00DE45E8">
        <w:lastRenderedPageBreak/>
        <w:t xml:space="preserve">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 xml:space="preserve">and the </w:t>
      </w:r>
      <w:proofErr w:type="spellStart"/>
      <w:r w:rsidRPr="00DE45E8">
        <w:t>inferotemporal</w:t>
      </w:r>
      <w:proofErr w:type="spellEnd"/>
      <w:r w:rsidRPr="00DE45E8">
        <w:t xml:space="preserve">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2010a; Jagadeesh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2010), 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14:paraId="08066C25" w14:textId="42DC1BD9" w:rsidR="00DE45E8" w:rsidRDefault="00DE45E8" w:rsidP="00DE45E8">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w:t>
      </w:r>
      <w:proofErr w:type="spellStart"/>
      <w:r w:rsidRPr="00DE45E8">
        <w:t>Libera</w:t>
      </w:r>
      <w:proofErr w:type="spellEnd"/>
      <w:r w:rsidRPr="00DE45E8">
        <w:t xml:space="preserve">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amp; Driver, 2010), and in the Stroop</w:t>
      </w:r>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w:t>
      </w:r>
      <w:proofErr w:type="spellStart"/>
      <w:r w:rsidRPr="00DE45E8">
        <w:t>Libera</w:t>
      </w:r>
      <w:proofErr w:type="spellEnd"/>
      <w:r w:rsidRPr="00DE45E8">
        <w:t xml:space="preserve">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for by making reference to notions of instrumental conditioning,</w:t>
      </w:r>
      <w:r>
        <w:t xml:space="preserve"> </w:t>
      </w:r>
      <w:r w:rsidRPr="00DE45E8">
        <w:t xml:space="preserve">whereby the delivery of rewards in relation to </w:t>
      </w:r>
      <w:r w:rsidRPr="00DE45E8">
        <w:lastRenderedPageBreak/>
        <w:t>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14:paraId="6AF87915" w14:textId="59C46D26" w:rsidR="006702FE" w:rsidRDefault="003D2BD8" w:rsidP="0015680F">
      <w:pPr>
        <w:spacing w:line="480" w:lineRule="auto"/>
        <w:jc w:val="both"/>
      </w:pPr>
      <w:r>
        <w:t>We show that:</w:t>
      </w:r>
    </w:p>
    <w:p w14:paraId="4BFA3B5E" w14:textId="3E6EB5C7" w:rsidR="003D2BD8" w:rsidRDefault="003D2BD8" w:rsidP="0015680F">
      <w:pPr>
        <w:spacing w:line="480" w:lineRule="auto"/>
        <w:jc w:val="both"/>
      </w:pPr>
      <w:r>
        <w:t>1) Introduction of rewards affects feature-based attention both behaviorally and in SSVEPs</w:t>
      </w:r>
    </w:p>
    <w:p w14:paraId="5F9C2923" w14:textId="4D11BE2C" w:rsidR="003D2BD8" w:rsidRDefault="003D2BD8" w:rsidP="0015680F">
      <w:pPr>
        <w:spacing w:line="480" w:lineRule="auto"/>
        <w:jc w:val="both"/>
      </w:pPr>
      <w:r>
        <w:t>2) Leads to lower levels of attention for the low rewarded stimuli, while high rewarded stimuli stay at the same level</w:t>
      </w:r>
    </w:p>
    <w:p w14:paraId="3CB97C9F" w14:textId="07F1E18C" w:rsidR="003D2BD8" w:rsidRDefault="003D2BD8" w:rsidP="0015680F">
      <w:pPr>
        <w:spacing w:line="480" w:lineRule="auto"/>
        <w:jc w:val="both"/>
      </w:pPr>
      <w: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b/>
        </w:rPr>
      </w:pPr>
      <w:proofErr w:type="spellStart"/>
      <w:r w:rsidRPr="006702FE">
        <w:rPr>
          <w:b/>
        </w:rPr>
        <w:t>Maunsell</w:t>
      </w:r>
      <w:proofErr w:type="spellEnd"/>
      <w:r w:rsidRPr="006702FE">
        <w:rPr>
          <w:b/>
        </w:rPr>
        <w:t>, 2004</w:t>
      </w:r>
    </w:p>
    <w:p w14:paraId="594A1BD6" w14:textId="49CDAF56" w:rsidR="006702FE" w:rsidRDefault="006702FE" w:rsidP="006702FE">
      <w:pPr>
        <w:spacing w:line="480" w:lineRule="auto"/>
        <w:jc w:val="both"/>
      </w:pPr>
      <w:r w:rsidRPr="006702FE">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14:paraId="42BF328C" w14:textId="5419BD87" w:rsidR="0015680F" w:rsidRDefault="0015680F" w:rsidP="0015680F">
      <w:pPr>
        <w:spacing w:line="480" w:lineRule="auto"/>
        <w:jc w:val="both"/>
        <w:rPr>
          <w:b/>
        </w:rPr>
      </w:pPr>
      <w:r>
        <w:rPr>
          <w:b/>
        </w:rPr>
        <w:t>SSVEPs</w:t>
      </w:r>
    </w:p>
    <w:p w14:paraId="228E1EC3" w14:textId="77777777" w:rsidR="000C7DEE" w:rsidRDefault="000C7DEE" w:rsidP="000C7DEE">
      <w:pPr>
        <w:spacing w:line="480" w:lineRule="auto"/>
        <w:jc w:val="both"/>
      </w:pPr>
    </w:p>
    <w:p w14:paraId="6B1C3026" w14:textId="6E5729BF" w:rsidR="0015680F" w:rsidRDefault="0015680F" w:rsidP="0015680F">
      <w:pPr>
        <w:spacing w:line="480" w:lineRule="auto"/>
        <w:jc w:val="both"/>
        <w:rPr>
          <w:b/>
        </w:rPr>
      </w:pPr>
      <w:r>
        <w:rPr>
          <w:b/>
        </w:rPr>
        <w:t>The present study</w:t>
      </w:r>
    </w:p>
    <w:p w14:paraId="3370180B" w14:textId="08BA17EA" w:rsidR="0015680F" w:rsidRPr="0015680F" w:rsidRDefault="0015680F" w:rsidP="0015680F">
      <w:pPr>
        <w:spacing w:line="480" w:lineRule="auto"/>
        <w:jc w:val="both"/>
      </w:pPr>
      <w:r>
        <w:t>Our goal is to use SSVEPs in order to, for the first time, assess the influence of reward magnitude on sustained feature-based attention. How this fits with the theoretical models presented in the first part of the intro?</w:t>
      </w:r>
      <w:r w:rsidR="00F17649">
        <w:t xml:space="preserve"> Present the main idea and design of the study. </w:t>
      </w:r>
      <w:r w:rsidR="006702FE">
        <w:t xml:space="preserve">We manipulate reward probability, not magnitude </w:t>
      </w:r>
      <w:r w:rsidR="006702FE">
        <w:fldChar w:fldCharType="begin" w:fldLock="1"/>
      </w:r>
      <w:r w:rsidR="006449E2">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rsidR="006702FE">
        <w:fldChar w:fldCharType="separate"/>
      </w:r>
      <w:r w:rsidR="006702FE" w:rsidRPr="006702FE">
        <w:rPr>
          <w:noProof/>
        </w:rPr>
        <w:t>(Maunsell, 2004)</w:t>
      </w:r>
      <w:r w:rsidR="006702FE">
        <w:fldChar w:fldCharType="end"/>
      </w:r>
      <w:r w:rsidR="006702FE">
        <w:t>.</w:t>
      </w:r>
    </w:p>
    <w:p w14:paraId="0CBF3B6B" w14:textId="77777777" w:rsidR="0015680F" w:rsidRDefault="0015680F" w:rsidP="006D4521">
      <w:pPr>
        <w:spacing w:line="480" w:lineRule="auto"/>
        <w:ind w:firstLine="720"/>
        <w:jc w:val="both"/>
      </w:pPr>
    </w:p>
    <w:p w14:paraId="1A066C9F" w14:textId="1ABC6D86" w:rsidR="006D4521" w:rsidRDefault="006D4521" w:rsidP="006D4521">
      <w:pPr>
        <w:spacing w:line="480" w:lineRule="auto"/>
        <w:ind w:firstLine="720"/>
        <w:jc w:val="both"/>
      </w:pPr>
      <w: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w:t>
      </w:r>
      <w:proofErr w:type="spellStart"/>
      <w:r>
        <w:t>anhedonic</w:t>
      </w:r>
      <w:proofErr w:type="spellEnd"/>
      <w:r>
        <w:t xml:space="preserve"> symptoms in particular (Study 2b). </w:t>
      </w:r>
    </w:p>
    <w:p w14:paraId="711227B3" w14:textId="70D2FB10" w:rsidR="006D0A2B" w:rsidRDefault="006D0A2B">
      <w:pPr>
        <w:rPr>
          <w:ins w:id="6" w:author="Antonio Schettino" w:date="2018-07-16T09:46:00Z"/>
          <w:b/>
        </w:rPr>
      </w:pPr>
      <w:ins w:id="7" w:author="Antonio Schettino" w:date="2018-07-16T09:46:00Z">
        <w:r>
          <w:rPr>
            <w:b/>
          </w:rPr>
          <w:br w:type="page"/>
        </w:r>
      </w:ins>
    </w:p>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74C3F447"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796C11">
        <w:t xml:space="preserve">Due to technical problems (4) or </w:t>
      </w:r>
      <w:r w:rsidR="00A91667">
        <w:t xml:space="preserve">excessive </w:t>
      </w:r>
      <w:r w:rsidR="00796C11">
        <w:t>artifacts (4) in the EEG recordings</w:t>
      </w:r>
      <w:r w:rsidR="00F35FBF">
        <w:t>,</w:t>
      </w:r>
      <w:r w:rsidR="00796C11">
        <w:t xml:space="preserve"> 8 participants were excluded</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1E4FE8A7"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A37165">
        <w:rPr>
          <w:highlight w:val="yellow"/>
        </w:rPr>
        <w:t>80cm from the 21-inch</w:t>
      </w:r>
      <w:r w:rsidR="00A37165">
        <w:t xml:space="preserve"> CRT screen (</w:t>
      </w:r>
      <w:r w:rsidR="003F5D88">
        <w:rPr>
          <w:highlight w:val="yellow"/>
        </w:rPr>
        <w:t xml:space="preserve">1024 X 768 and 120 </w:t>
      </w:r>
      <w:r w:rsidR="00A37165" w:rsidRPr="00A37165">
        <w:rPr>
          <w:highlight w:val="yellow"/>
        </w:rPr>
        <w:t>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w:t>
      </w:r>
      <w:r w:rsidR="00A9680E" w:rsidRPr="00A9680E">
        <w:rPr>
          <w:highlight w:val="yellow"/>
        </w:rPr>
        <w:t>The size of the cloud was XXX degrees of visual angle.</w:t>
      </w:r>
      <w:r w:rsidR="00A9680E">
        <w:t xml:space="preserve"> </w:t>
      </w:r>
      <w:r w:rsidR="00595B7D">
        <w:t xml:space="preserve">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C8783F" w:rsidRPr="00C8783F">
        <w:rPr>
          <w:highlight w:val="yellow"/>
        </w:rPr>
        <w:t xml:space="preserve">check if </w:t>
      </w:r>
      <w:r w:rsidR="00C8783F">
        <w:rPr>
          <w:highlight w:val="yellow"/>
        </w:rPr>
        <w:t xml:space="preserve">this percentage is </w:t>
      </w:r>
      <w:r w:rsidR="00C8783F" w:rsidRPr="00C8783F">
        <w:rPr>
          <w:highlight w:val="yellow"/>
        </w:rPr>
        <w:t>in the attended or in both</w:t>
      </w:r>
      <w:r w:rsidR="00C8783F">
        <w:t xml:space="preserve">] </w:t>
      </w:r>
      <w:r w:rsidR="00595B7D">
        <w:t xml:space="preserve">(up, down, left, or right). Participants’ task was to detect the coherent movement as fast as possible by pressing the space key on keyboard. Response time was </w:t>
      </w:r>
      <w:r w:rsidR="00595B7D" w:rsidRPr="00595B7D">
        <w:rPr>
          <w:highlight w:val="yellow"/>
        </w:rPr>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204BA" w:rsidRPr="003F5D88">
        <w:rPr>
          <w:highlight w:val="yellow"/>
        </w:rPr>
        <w:t>sine</w:t>
      </w:r>
      <w:r w:rsidR="001A1058" w:rsidRPr="003F5D88">
        <w:rPr>
          <w:highlight w:val="yellow"/>
        </w:rPr>
        <w:t xml:space="preserve"> wave</w:t>
      </w:r>
      <w:r w:rsidR="00D204BA" w:rsidRPr="003F5D88">
        <w:rPr>
          <w:highlight w:val="yellow"/>
        </w:rPr>
        <w:t xml:space="preserve"> of either 800 or 1200Hz</w:t>
      </w:r>
      <w:r w:rsidR="003F5D88" w:rsidRPr="003F5D88">
        <w:rPr>
          <w:highlight w:val="yellow"/>
        </w:rPr>
        <w:t xml:space="preserve"> 1000 </w:t>
      </w:r>
      <w:proofErr w:type="spellStart"/>
      <w:r w:rsidR="003F5D88" w:rsidRPr="003F5D88">
        <w:rPr>
          <w:highlight w:val="yellow"/>
        </w:rPr>
        <w:t>ms</w:t>
      </w:r>
      <w:proofErr w:type="spellEnd"/>
      <w:r w:rsidR="003F5D88" w:rsidRPr="003F5D88">
        <w:rPr>
          <w:highlight w:val="yellow"/>
        </w:rPr>
        <w:t xml:space="preserve"> long</w:t>
      </w:r>
      <w:r w:rsidR="00D204BA" w:rsidRPr="003F5D88">
        <w:rPr>
          <w:highlight w:val="yellow"/>
        </w:rPr>
        <w:t>,</w:t>
      </w:r>
      <w:r w:rsidR="00D204BA">
        <w:t xml:space="preserve"> counterbalanced across participants). Responses that were too late or incorrect were followed by </w:t>
      </w:r>
      <w:r w:rsidR="00D204BA" w:rsidRPr="00D204BA">
        <w:rPr>
          <w:highlight w:val="yellow"/>
        </w:rPr>
        <w:t xml:space="preserve">a 1s square </w:t>
      </w:r>
      <w:r w:rsidR="001A1058">
        <w:rPr>
          <w:highlight w:val="yellow"/>
        </w:rPr>
        <w:t xml:space="preserve">wave </w:t>
      </w:r>
      <w:r w:rsidR="00D204BA" w:rsidRPr="00D204BA">
        <w:rPr>
          <w:highlight w:val="yellow"/>
        </w:rPr>
        <w:t>tone of 400Hz</w:t>
      </w:r>
      <w:r w:rsidR="00D204BA">
        <w:t xml:space="preserve">. </w:t>
      </w:r>
    </w:p>
    <w:p w14:paraId="4EC56E88" w14:textId="59B1F57E" w:rsidR="00FF4565" w:rsidRDefault="008D6BE0" w:rsidP="00CA0030">
      <w:pPr>
        <w:spacing w:line="480" w:lineRule="auto"/>
        <w:ind w:firstLine="720"/>
        <w:jc w:val="both"/>
      </w:pPr>
      <w:r>
        <w:lastRenderedPageBreak/>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rsidRPr="00A9680E">
        <w:rPr>
          <w:highlight w:val="yellow"/>
        </w:rPr>
        <w:t xml:space="preserve">approximately </w:t>
      </w:r>
      <w:r w:rsidR="00A9680E" w:rsidRPr="00A9680E">
        <w:rPr>
          <w:highlight w:val="yellow"/>
        </w:rPr>
        <w:t>(including EEG preparation the participants were in the lab for 1:45 hours; optional: the task lasted for about 50 minutes)</w:t>
      </w:r>
      <w:r w:rsidR="00A9680E">
        <w:t xml:space="preserve"> </w:t>
      </w:r>
      <w:r w:rsidR="00EE5948">
        <w:t xml:space="preserve">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4B85CF93" w14:textId="47437FCD" w:rsidR="00146705" w:rsidRDefault="004F6F4C" w:rsidP="00CA0030">
      <w:pPr>
        <w:pStyle w:val="Heading2"/>
        <w:spacing w:before="0" w:after="240"/>
      </w:pPr>
      <w:r>
        <w:t>Pre</w:t>
      </w:r>
      <w:r w:rsidR="00703DB2">
        <w:t>-</w:t>
      </w:r>
      <w:r>
        <w:t>processing of the behavioral data</w:t>
      </w:r>
    </w:p>
    <w:p w14:paraId="3A48F5FD" w14:textId="77777777" w:rsidR="004F6F4C" w:rsidRDefault="004F6F4C" w:rsidP="004F6F4C">
      <w:pPr>
        <w:pStyle w:val="ListParagraph"/>
        <w:numPr>
          <w:ilvl w:val="0"/>
          <w:numId w:val="37"/>
        </w:numPr>
      </w:pPr>
      <w:r w:rsidRPr="000819E8">
        <w:t xml:space="preserve">We have discarded RTs below 200ms (0%) and the upper limit within the task was 1000ms (check this in the </w:t>
      </w:r>
      <w:proofErr w:type="spellStart"/>
      <w:r w:rsidRPr="000819E8">
        <w:t>Matlab</w:t>
      </w:r>
      <w:proofErr w:type="spellEnd"/>
      <w:r w:rsidRPr="000819E8">
        <w:t xml:space="preserve"> script) so that no RTs were above that. </w:t>
      </w:r>
    </w:p>
    <w:p w14:paraId="22507B0E" w14:textId="139FA364" w:rsidR="00BA0ADE" w:rsidRDefault="00BA0ADE" w:rsidP="00BA0ADE"/>
    <w:p w14:paraId="1B0C36CA" w14:textId="012F5CAD" w:rsidR="00BA0ADE" w:rsidRDefault="00BA0ADE" w:rsidP="00CA0030">
      <w:pPr>
        <w:pStyle w:val="Heading2"/>
        <w:spacing w:before="0" w:after="240"/>
      </w:pPr>
      <w:r>
        <w:lastRenderedPageBreak/>
        <w:t>EEG recording and pre</w:t>
      </w:r>
      <w:r w:rsidR="00703DB2">
        <w:t>-</w:t>
      </w:r>
      <w:r>
        <w:t>processing</w:t>
      </w:r>
    </w:p>
    <w:p w14:paraId="06203D67" w14:textId="00019A8C"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w:t>
      </w:r>
      <w:commentRangeStart w:id="8"/>
      <w:r w:rsidR="00C14105">
        <w:rPr>
          <w:szCs w:val="24"/>
        </w:rPr>
        <w:t xml:space="preserve">online band-pass filtered at 0.016 </w:t>
      </w:r>
      <w:r w:rsidR="000B39A4">
        <w:rPr>
          <w:szCs w:val="24"/>
        </w:rPr>
        <w:t>–</w:t>
      </w:r>
      <w:r w:rsidR="00C14105">
        <w:rPr>
          <w:szCs w:val="24"/>
        </w:rPr>
        <w:t xml:space="preserve"> 100 Hz</w:t>
      </w:r>
      <w:commentRangeEnd w:id="8"/>
      <w:r w:rsidR="000B39A4">
        <w:rPr>
          <w:rStyle w:val="CommentReference"/>
        </w:rPr>
        <w:commentReference w:id="8"/>
      </w:r>
      <w:r w:rsidRPr="002006AF">
        <w:rPr>
          <w:szCs w:val="24"/>
        </w:rPr>
        <w:t xml:space="preserve">. </w:t>
      </w:r>
      <w:r>
        <w:rPr>
          <w:szCs w:val="24"/>
        </w:rPr>
        <w:t>Sixty-f</w:t>
      </w:r>
      <w:r w:rsidRPr="002006AF">
        <w:rPr>
          <w:szCs w:val="24"/>
        </w:rPr>
        <w:t xml:space="preserve">our Ag/AgCl electrodes were fitted into an elastic cap, </w:t>
      </w:r>
      <w:r w:rsidR="00CB7AAA">
        <w:rPr>
          <w:szCs w:val="24"/>
        </w:rPr>
        <w:t xml:space="preserve">following the </w:t>
      </w:r>
      <w:commentRangeStart w:id="9"/>
      <w:r w:rsidR="00CB7AAA">
        <w:rPr>
          <w:szCs w:val="24"/>
        </w:rPr>
        <w:t>international 10/</w:t>
      </w:r>
      <w:r w:rsidR="007B1A65">
        <w:rPr>
          <w:szCs w:val="24"/>
        </w:rPr>
        <w:t>1</w:t>
      </w:r>
      <w:r w:rsidRPr="002006AF">
        <w:rPr>
          <w:szCs w:val="24"/>
        </w:rPr>
        <w:t>0 system</w:t>
      </w:r>
      <w:commentRangeEnd w:id="9"/>
      <w:r w:rsidR="007B1A65">
        <w:rPr>
          <w:rStyle w:val="CommentReference"/>
        </w:rPr>
        <w:commentReference w:id="9"/>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66C77E4E"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 xml:space="preserve">ons included in </w:t>
      </w:r>
      <w:commentRangeStart w:id="10"/>
      <w:r w:rsidR="00CB7AAA">
        <w:rPr>
          <w:szCs w:val="24"/>
        </w:rPr>
        <w:t>EEGLAB v14.</w:t>
      </w:r>
      <w:r w:rsidR="000575D7">
        <w:rPr>
          <w:szCs w:val="24"/>
        </w:rPr>
        <w:t>1</w:t>
      </w:r>
      <w:r w:rsidR="00CB7AAA">
        <w:rPr>
          <w:szCs w:val="24"/>
        </w:rPr>
        <w:t>.</w:t>
      </w:r>
      <w:r w:rsidR="000575D7">
        <w:rPr>
          <w:szCs w:val="24"/>
        </w:rPr>
        <w:t>1b</w:t>
      </w:r>
      <w:commentRangeEnd w:id="10"/>
      <w:r w:rsidR="000575D7">
        <w:rPr>
          <w:rStyle w:val="CommentReference"/>
        </w:rPr>
        <w:commentReference w:id="10"/>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commentRangeStart w:id="11"/>
      <w:r w:rsidR="00D8304B" w:rsidRPr="002006AF">
        <w:rPr>
          <w:szCs w:val="24"/>
        </w:rPr>
        <w:t>FASTER v1.2.3b</w:t>
      </w:r>
      <w:commentRangeEnd w:id="11"/>
      <w:r w:rsidR="00D8304B">
        <w:rPr>
          <w:rStyle w:val="CommentReference"/>
        </w:rPr>
        <w:commentReference w:id="11"/>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 xml:space="preserve">via a </w:t>
      </w:r>
      <w:commentRangeStart w:id="12"/>
      <w:r w:rsidR="001140A2" w:rsidRPr="002006AF">
        <w:rPr>
          <w:szCs w:val="24"/>
        </w:rPr>
        <w:t>spherical spline procedure</w:t>
      </w:r>
      <w:commentRangeEnd w:id="12"/>
      <w:r w:rsidR="001140A2">
        <w:rPr>
          <w:rStyle w:val="CommentReference"/>
        </w:rPr>
        <w:commentReference w:id="12"/>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commentRangeStart w:id="13"/>
      <w:r w:rsidR="00D8304B">
        <w:rPr>
          <w:szCs w:val="24"/>
        </w:rPr>
        <w:t>SCADS</w:t>
      </w:r>
      <w:commentRangeEnd w:id="13"/>
      <w:r w:rsidR="00D8304B">
        <w:rPr>
          <w:rStyle w:val="CommentReference"/>
        </w:rPr>
        <w:commentReference w:id="13"/>
      </w:r>
      <w:r w:rsidR="00060360">
        <w:rPr>
          <w:szCs w:val="24"/>
        </w:rPr>
        <w:t xml:space="preserve"> and rejected when flagged as artefactual</w:t>
      </w:r>
      <w:r w:rsidR="00054E36">
        <w:rPr>
          <w:szCs w:val="24"/>
        </w:rPr>
        <w:t>. For details</w:t>
      </w:r>
      <w:r w:rsidR="00060360">
        <w:rPr>
          <w:szCs w:val="24"/>
        </w:rPr>
        <w:t>,</w:t>
      </w:r>
      <w:r w:rsidR="00054E36">
        <w:rPr>
          <w:szCs w:val="24"/>
        </w:rPr>
        <w:t xml:space="preserve"> see our commented code at </w:t>
      </w:r>
      <w:commentRangeStart w:id="14"/>
      <w:r w:rsidR="00054E36">
        <w:rPr>
          <w:rFonts w:eastAsia="Times New Roman"/>
          <w:szCs w:val="24"/>
        </w:rPr>
        <w:fldChar w:fldCharType="begin"/>
      </w:r>
      <w:r w:rsidR="00054E36">
        <w:rPr>
          <w:rFonts w:eastAsia="Times New Roman"/>
          <w:szCs w:val="24"/>
        </w:rPr>
        <w:instrText xml:space="preserve"> HYPERLINK "</w:instrText>
      </w:r>
      <w:r w:rsidR="00054E36" w:rsidRPr="00DC57D0">
        <w:rPr>
          <w:rFonts w:eastAsia="Times New Roman"/>
          <w:szCs w:val="24"/>
        </w:rPr>
        <w:instrText>https://osf.io/xxxxx/</w:instrText>
      </w:r>
      <w:r w:rsidR="00054E36">
        <w:rPr>
          <w:rFonts w:eastAsia="Times New Roman"/>
          <w:szCs w:val="24"/>
        </w:rPr>
        <w:instrText xml:space="preserve">" </w:instrText>
      </w:r>
      <w:r w:rsidR="00054E36">
        <w:rPr>
          <w:rFonts w:eastAsia="Times New Roman"/>
          <w:szCs w:val="24"/>
        </w:rPr>
        <w:fldChar w:fldCharType="separate"/>
      </w:r>
      <w:r w:rsidR="00054E36" w:rsidRPr="000A774E">
        <w:rPr>
          <w:rStyle w:val="Hyperlink"/>
          <w:rFonts w:eastAsia="Times New Roman"/>
          <w:szCs w:val="24"/>
        </w:rPr>
        <w:t>https://osf.io/xxxxx/</w:t>
      </w:r>
      <w:r w:rsidR="00054E36">
        <w:rPr>
          <w:rFonts w:eastAsia="Times New Roman"/>
          <w:szCs w:val="24"/>
        </w:rPr>
        <w:fldChar w:fldCharType="end"/>
      </w:r>
      <w:commentRangeEnd w:id="14"/>
      <w:r w:rsidR="00054E36">
        <w:rPr>
          <w:rStyle w:val="CommentReference"/>
        </w:rPr>
        <w:commentReference w:id="14"/>
      </w:r>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lastRenderedPageBreak/>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xml:space="preserve">, resulting in the following </w:t>
      </w:r>
      <w:commentRangeStart w:id="15"/>
      <w:r w:rsidR="0017433F">
        <w:rPr>
          <w:szCs w:val="24"/>
        </w:rPr>
        <w:t>grand-averages</w:t>
      </w:r>
      <w:commentRangeEnd w:id="15"/>
      <w:r w:rsidR="0017433F">
        <w:rPr>
          <w:rStyle w:val="CommentReference"/>
        </w:rPr>
        <w:commentReference w:id="15"/>
      </w:r>
      <w:r w:rsidR="0017433F">
        <w:rPr>
          <w:szCs w:val="24"/>
        </w:rPr>
        <w:t>: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4953BD2B" w14:textId="08F2E38D" w:rsidR="002006AF" w:rsidRPr="00D92BFE" w:rsidRDefault="009F39B9" w:rsidP="002006AF">
      <w:pPr>
        <w:spacing w:line="480" w:lineRule="auto"/>
        <w:ind w:firstLine="280"/>
        <w:jc w:val="both"/>
        <w:rPr>
          <w:rFonts w:eastAsia="Times New Roman"/>
          <w:szCs w:val="24"/>
        </w:rPr>
      </w:pPr>
      <w:r>
        <w:rPr>
          <w:rFonts w:eastAsia="Times New Roman"/>
          <w:szCs w:val="24"/>
        </w:rPr>
        <w:t>E</w:t>
      </w:r>
      <w:r w:rsidR="002006AF" w:rsidRPr="00D92BFE">
        <w:rPr>
          <w:rFonts w:eastAsia="Times New Roman"/>
          <w:szCs w:val="24"/>
        </w:rPr>
        <w:t xml:space="preserve">lectrodes with maximum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s were identified by calculating </w:t>
      </w:r>
      <w:proofErr w:type="spellStart"/>
      <w:r w:rsidR="002006AF" w:rsidRPr="00D92BFE">
        <w:rPr>
          <w:rFonts w:eastAsia="Times New Roman"/>
          <w:szCs w:val="24"/>
        </w:rPr>
        <w:t>isocontour</w:t>
      </w:r>
      <w:proofErr w:type="spellEnd"/>
      <w:r w:rsidR="002006AF" w:rsidRPr="00D92BFE">
        <w:rPr>
          <w:rFonts w:eastAsia="Times New Roman"/>
          <w:szCs w:val="24"/>
        </w:rPr>
        <w:t xml:space="preserve"> voltage maps based on grand-averaged data collapsed across all conditions.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r w:rsidR="000E5106">
        <w:rPr>
          <w:rFonts w:eastAsia="Times New Roman"/>
          <w:szCs w:val="24"/>
        </w:rPr>
        <w:t>central</w:t>
      </w:r>
      <w:r w:rsidR="002006AF" w:rsidRPr="00D92BFE">
        <w:rPr>
          <w:rFonts w:eastAsia="Times New Roman"/>
          <w:szCs w:val="24"/>
        </w:rPr>
        <w:t xml:space="preserve"> occipit</w:t>
      </w:r>
      <w:r w:rsidR="000E5106">
        <w:rPr>
          <w:rFonts w:eastAsia="Times New Roman"/>
          <w:szCs w:val="24"/>
        </w:rPr>
        <w:t>al</w:t>
      </w:r>
      <w:r w:rsidR="002006AF" w:rsidRPr="00D92BFE">
        <w:rPr>
          <w:rFonts w:eastAsia="Times New Roman"/>
          <w:szCs w:val="24"/>
        </w:rPr>
        <w:t xml:space="preserve"> chan</w:t>
      </w:r>
      <w:r w:rsidR="000E5106">
        <w:rPr>
          <w:rFonts w:eastAsia="Times New Roman"/>
          <w:szCs w:val="24"/>
        </w:rPr>
        <w:t>nels (i.e.,</w:t>
      </w:r>
      <w:r w:rsidR="002006AF" w:rsidRPr="00D92BFE">
        <w:rPr>
          <w:rFonts w:eastAsia="Times New Roman"/>
          <w:szCs w:val="24"/>
        </w:rPr>
        <w:t xml:space="preserve"> </w:t>
      </w:r>
      <w:r w:rsidR="00004024">
        <w:rPr>
          <w:rFonts w:eastAsia="Times New Roman"/>
          <w:szCs w:val="24"/>
        </w:rPr>
        <w:t>Oz</w:t>
      </w:r>
      <w:r w:rsidR="002006AF" w:rsidRPr="00D92BFE">
        <w:rPr>
          <w:rFonts w:eastAsia="Times New Roman"/>
          <w:szCs w:val="24"/>
        </w:rPr>
        <w:t xml:space="preserve">, </w:t>
      </w:r>
      <w:proofErr w:type="spellStart"/>
      <w:r w:rsidR="002006AF" w:rsidRPr="00D92BFE">
        <w:rPr>
          <w:rFonts w:eastAsia="Times New Roman"/>
          <w:szCs w:val="24"/>
        </w:rPr>
        <w:t>PO</w:t>
      </w:r>
      <w:r w:rsidR="00004024">
        <w:rPr>
          <w:rFonts w:eastAsia="Times New Roman"/>
          <w:szCs w:val="24"/>
        </w:rPr>
        <w:t>z</w:t>
      </w:r>
      <w:proofErr w:type="spellEnd"/>
      <w:r w:rsidR="002006AF" w:rsidRPr="00D92BFE">
        <w:rPr>
          <w:rFonts w:eastAsia="Times New Roman"/>
          <w:szCs w:val="24"/>
        </w:rPr>
        <w:t xml:space="preserve">, </w:t>
      </w:r>
      <w:r w:rsidR="00004024">
        <w:rPr>
          <w:rFonts w:eastAsia="Times New Roman"/>
          <w:szCs w:val="24"/>
        </w:rPr>
        <w:t>O2, PO3</w:t>
      </w:r>
      <w:r w:rsidR="002006AF" w:rsidRPr="00D92BFE">
        <w:rPr>
          <w:rFonts w:eastAsia="Times New Roman"/>
          <w:szCs w:val="24"/>
        </w:rPr>
        <w:t xml:space="preserve">). To account for inter-individual variations in topographical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 distributions, we identified and averaged activity from the four electrodes displaying, for each participant, the largest frequency-specific amplitude. After removing linear trends, we extracted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 at</w:t>
      </w:r>
      <w:r w:rsidR="00004024">
        <w:rPr>
          <w:rFonts w:eastAsia="Times New Roman"/>
          <w:szCs w:val="24"/>
        </w:rPr>
        <w:t xml:space="preserve"> 10 and</w:t>
      </w:r>
      <w:r w:rsidR="002006AF" w:rsidRPr="00D92BFE">
        <w:rPr>
          <w:rFonts w:eastAsia="Times New Roman"/>
          <w:szCs w:val="24"/>
        </w:rPr>
        <w:t xml:space="preserve"> </w:t>
      </w:r>
      <w:r w:rsidR="00004024">
        <w:rPr>
          <w:rFonts w:eastAsia="Times New Roman"/>
          <w:szCs w:val="24"/>
        </w:rPr>
        <w:t>1</w:t>
      </w:r>
      <w:r w:rsidR="002006AF" w:rsidRPr="00D92BFE">
        <w:rPr>
          <w:rFonts w:eastAsia="Times New Roman"/>
          <w:szCs w:val="24"/>
        </w:rPr>
        <w:t xml:space="preserve">2 Hz from each individual electrode cluster, separately for each condition (averaged across trials). Fast Fourier Transforms on the EEG signal in a time window from 500 </w:t>
      </w:r>
      <w:proofErr w:type="spellStart"/>
      <w:r w:rsidR="002006AF" w:rsidRPr="00D92BFE">
        <w:rPr>
          <w:rFonts w:eastAsia="Times New Roman"/>
          <w:szCs w:val="24"/>
        </w:rPr>
        <w:t>ms</w:t>
      </w:r>
      <w:proofErr w:type="spellEnd"/>
      <w:r w:rsidR="002006AF" w:rsidRPr="00D92BFE">
        <w:rPr>
          <w:rFonts w:eastAsia="Times New Roman"/>
          <w:szCs w:val="24"/>
        </w:rPr>
        <w:t xml:space="preserve"> (to exclude the typically strong phasic visual evoked response to picture onset) to </w:t>
      </w:r>
      <w:r w:rsidR="00004024">
        <w:rPr>
          <w:rFonts w:eastAsia="Times New Roman"/>
          <w:szCs w:val="24"/>
        </w:rPr>
        <w:t>3,25</w:t>
      </w:r>
      <w:r w:rsidR="002006AF" w:rsidRPr="00D92BFE">
        <w:rPr>
          <w:rFonts w:eastAsia="Times New Roman"/>
          <w:szCs w:val="24"/>
        </w:rPr>
        <w:t xml:space="preserve">0 </w:t>
      </w:r>
      <w:proofErr w:type="spellStart"/>
      <w:r w:rsidR="002006AF" w:rsidRPr="00D92BFE">
        <w:rPr>
          <w:rFonts w:eastAsia="Times New Roman"/>
          <w:szCs w:val="24"/>
        </w:rPr>
        <w:t>ms</w:t>
      </w:r>
      <w:proofErr w:type="spellEnd"/>
      <w:r w:rsidR="002006AF" w:rsidRPr="00D92BFE">
        <w:rPr>
          <w:rFonts w:eastAsia="Times New Roman"/>
          <w:szCs w:val="24"/>
        </w:rPr>
        <w:t xml:space="preserve"> after stimulus onset was applied, and amplitudes were obtained by extracting the absolute values of the resulting complex Fourier coefficients.</w:t>
      </w:r>
    </w:p>
    <w:p w14:paraId="6237070D" w14:textId="291A336A" w:rsidR="002006AF" w:rsidRDefault="002006AF" w:rsidP="004F6F4C"/>
    <w:p w14:paraId="6D331FD4" w14:textId="1F3DE291" w:rsidR="002006AF" w:rsidRDefault="002006AF" w:rsidP="004F6F4C"/>
    <w:p w14:paraId="242987C7" w14:textId="6E24B4AF" w:rsidR="00691FE2" w:rsidRDefault="000E5106" w:rsidP="004F6F4C">
      <w:r>
        <w:rPr>
          <w:noProof/>
        </w:rPr>
        <w:lastRenderedPageBreak/>
        <w:drawing>
          <wp:inline distT="0" distB="0" distL="0" distR="0" wp14:anchorId="3B251290" wp14:editId="57157B36">
            <wp:extent cx="5971540" cy="5431155"/>
            <wp:effectExtent l="0" t="0" r="0" b="0"/>
            <wp:docPr id="2" name="Picture 2" descr="E:\Experiments\Grahek_Ivan\FSAReward\repo\figures\topos_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1540" cy="5431155"/>
                    </a:xfrm>
                    <a:prstGeom prst="rect">
                      <a:avLst/>
                    </a:prstGeom>
                    <a:noFill/>
                    <a:ln>
                      <a:noFill/>
                    </a:ln>
                  </pic:spPr>
                </pic:pic>
              </a:graphicData>
            </a:graphic>
          </wp:inline>
        </w:drawing>
      </w:r>
    </w:p>
    <w:p w14:paraId="450083B4" w14:textId="4F0C680A" w:rsidR="00691FE2" w:rsidRPr="00F36223" w:rsidRDefault="0004428E" w:rsidP="00F36223">
      <w:pPr>
        <w:jc w:val="both"/>
        <w:rPr>
          <w:sz w:val="20"/>
          <w:szCs w:val="20"/>
        </w:rPr>
      </w:pPr>
      <w:commentRangeStart w:id="16"/>
      <w:r w:rsidRPr="00F36223">
        <w:rPr>
          <w:b/>
          <w:sz w:val="20"/>
          <w:szCs w:val="20"/>
        </w:rPr>
        <w:t>Figure</w:t>
      </w:r>
      <w:r w:rsidR="00894633">
        <w:rPr>
          <w:b/>
          <w:sz w:val="20"/>
          <w:szCs w:val="20"/>
        </w:rPr>
        <w:t xml:space="preserve"> 2</w:t>
      </w:r>
      <w:commentRangeEnd w:id="16"/>
      <w:r w:rsidR="004E327F">
        <w:rPr>
          <w:rStyle w:val="CommentReference"/>
        </w:rPr>
        <w:commentReference w:id="16"/>
      </w:r>
      <w:r w:rsidRPr="00F36223">
        <w:rPr>
          <w:b/>
          <w:sz w:val="20"/>
          <w:szCs w:val="20"/>
        </w:rPr>
        <w:t>.</w:t>
      </w:r>
      <w:r w:rsidRPr="00F36223">
        <w:rPr>
          <w:sz w:val="20"/>
          <w:szCs w:val="20"/>
        </w:rPr>
        <w:t xml:space="preserve"> Grand average FFT-amplitude spectra derived from EEG signals at each participant's best four-electrode cluster for the </w:t>
      </w:r>
      <w:commentRangeStart w:id="17"/>
      <w:r w:rsidR="004E327F">
        <w:rPr>
          <w:sz w:val="20"/>
          <w:szCs w:val="20"/>
        </w:rPr>
        <w:t>10 and 1</w:t>
      </w:r>
      <w:r w:rsidRPr="00F36223">
        <w:rPr>
          <w:sz w:val="20"/>
          <w:szCs w:val="20"/>
        </w:rPr>
        <w:t>2 Hz signal</w:t>
      </w:r>
      <w:commentRangeEnd w:id="17"/>
      <w:r w:rsidR="004E327F">
        <w:rPr>
          <w:rStyle w:val="CommentReference"/>
        </w:rPr>
        <w:commentReference w:id="17"/>
      </w:r>
      <w:r w:rsidR="004E327F">
        <w:rPr>
          <w:sz w:val="20"/>
          <w:szCs w:val="20"/>
        </w:rPr>
        <w:t xml:space="preserve">. </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3B96C488" w14:textId="74D23D6E" w:rsidR="00F35FBF" w:rsidRDefault="001512DB" w:rsidP="00F35FBF">
      <w:pPr>
        <w:spacing w:line="480" w:lineRule="auto"/>
        <w:ind w:firstLine="284"/>
        <w:jc w:val="both"/>
      </w:pPr>
      <w:r>
        <w:t xml:space="preserve">Behavioral and EEG data were analyzed using </w:t>
      </w:r>
      <w:r w:rsidR="00A55975">
        <w:t>bayesian multilevel regressions</w:t>
      </w:r>
      <w:r w:rsidR="00B5232F">
        <w:t xml:space="preserve"> (</w:t>
      </w:r>
      <w:r w:rsidR="00B5232F" w:rsidRPr="00B5232F">
        <w:rPr>
          <w:highlight w:val="yellow"/>
        </w:rPr>
        <w:t>do we want to motivate the use of the bayesian approach?</w:t>
      </w:r>
      <w:r w:rsidR="00B5232F">
        <w:t>)</w:t>
      </w:r>
      <w:r w:rsidR="00A55975">
        <w:t xml:space="preserve">. We fitted and compared multiple models of </w:t>
      </w:r>
      <w:r w:rsidR="00655937">
        <w:t xml:space="preserve">varying </w:t>
      </w:r>
      <w:r w:rsidR="00A55975">
        <w:t xml:space="preserve">complexity to predict hit rates, reaction times, and SSVEP amplitudes. </w:t>
      </w:r>
      <w:r w:rsidR="0086688A">
        <w:t xml:space="preserve">Each of the </w:t>
      </w:r>
      <w:r w:rsidR="00BE710C">
        <w:t xml:space="preserve">fitted </w:t>
      </w:r>
      <w:r w:rsidR="0086688A">
        <w:t xml:space="preserve">models contained both constant and varying effects (also known as fixed and random). </w:t>
      </w:r>
      <w:r w:rsidR="00720800" w:rsidRPr="00720800">
        <w:rPr>
          <w:highlight w:val="yellow"/>
        </w:rPr>
        <w:t xml:space="preserve">Both EEG signal and behavioral performance are known to be dependent upon participant-specific characteristic </w:t>
      </w:r>
      <w:r w:rsidR="00720800" w:rsidRPr="00720800">
        <w:rPr>
          <w:highlight w:val="yellow"/>
        </w:rPr>
        <w:lastRenderedPageBreak/>
        <w:t>(e.g., skull thinness, skin conductance, and hair; speed of responding etc.) therefore we decided to model this variability by adding varying intercepts in our models.  Additionally, the studied effects are also known to vary in magnitude over participants (e.g., reward sensitivity and selective attention) and this is why we opted for including varying slopes in our models.</w:t>
      </w:r>
      <w:r w:rsidR="00720800">
        <w:t xml:space="preserve"> </w:t>
      </w:r>
      <w:r w:rsidR="00A55975">
        <w:t xml:space="preserve">The m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B1021D">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6F6D5A">
        <w:t xml:space="preserve">We have confirmed that all of the models have converged well </w:t>
      </w:r>
      <w:r w:rsidR="003D5C58">
        <w:t>by examining the trace plots, autocorrelation, and the variance between chains (Gelman-Rubin statistic</w:t>
      </w:r>
      <w:r w:rsidR="002D1838">
        <w:t>; just a reference for this</w:t>
      </w:r>
      <w:r w:rsidR="003D5C58">
        <w:t xml:space="preserve">). </w:t>
      </w:r>
      <w:r w:rsidR="00D03DBF">
        <w:t xml:space="preserve">Model comparison was done using the Widely Applicable Information Criterion (WAIC; </w:t>
      </w:r>
      <w:r w:rsidR="00D03DBF" w:rsidRPr="00D03DBF">
        <w:rPr>
          <w:highlight w:val="yellow"/>
        </w:rPr>
        <w:t>reference</w:t>
      </w:r>
      <w:r w:rsidR="00D03DBF">
        <w:t xml:space="preserve">). The best model was selected </w:t>
      </w:r>
      <w:r w:rsidR="00313C20">
        <w:t>and the posterior distribution of parameters</w:t>
      </w:r>
      <w:r w:rsidR="0083578A">
        <w:t xml:space="preserve"> and conditions</w:t>
      </w:r>
      <w:r w:rsidR="00313C20">
        <w:t xml:space="preserve"> of interest was examined.</w:t>
      </w:r>
    </w:p>
    <w:p w14:paraId="3942524A" w14:textId="097DE9AB" w:rsidR="0044078F" w:rsidRDefault="0044078F" w:rsidP="0044078F">
      <w:pPr>
        <w:pStyle w:val="Heading2"/>
        <w:spacing w:before="0" w:after="240"/>
      </w:pPr>
      <w:r>
        <w:t>Software</w:t>
      </w:r>
      <w:r w:rsidR="0085780C">
        <w:t xml:space="preserve"> for data visualization and analysis</w:t>
      </w:r>
    </w:p>
    <w:p w14:paraId="5DF50D42" w14:textId="1541F990" w:rsidR="0044078F" w:rsidRDefault="0044078F" w:rsidP="0044078F">
      <w:pPr>
        <w:spacing w:line="480" w:lineRule="auto"/>
        <w:ind w:firstLine="284"/>
        <w:jc w:val="both"/>
      </w:pPr>
      <w:r>
        <w:t xml:space="preserve">Visualization and statistical analyses were performed using </w:t>
      </w:r>
      <w:commentRangeStart w:id="18"/>
      <w:r>
        <w:t>R</w:t>
      </w:r>
      <w:commentRangeEnd w:id="18"/>
      <w:r w:rsidR="009D644F">
        <w:rPr>
          <w:rStyle w:val="CommentReference"/>
        </w:rPr>
        <w:commentReference w:id="18"/>
      </w:r>
      <w:r>
        <w:t xml:space="preserve"> v3.4.4 via </w:t>
      </w:r>
      <w:commentRangeStart w:id="19"/>
      <w:r>
        <w:t xml:space="preserve">RStudio </w:t>
      </w:r>
      <w:commentRangeEnd w:id="19"/>
      <w:r w:rsidR="009D644F">
        <w:rPr>
          <w:rStyle w:val="CommentReference"/>
        </w:rPr>
        <w:commentReference w:id="19"/>
      </w:r>
      <w:r>
        <w:t>v1.1.453. We used the following packages (and their respective dependencies):</w:t>
      </w:r>
    </w:p>
    <w:p w14:paraId="1D0A7804" w14:textId="554EE0D1" w:rsidR="0044078F" w:rsidRDefault="0044078F" w:rsidP="0044078F">
      <w:pPr>
        <w:spacing w:line="480" w:lineRule="auto"/>
        <w:ind w:firstLine="284"/>
        <w:jc w:val="both"/>
      </w:pPr>
      <w:r>
        <w:t>•</w:t>
      </w:r>
      <w:r>
        <w:tab/>
        <w:t xml:space="preserve">data manipulation: </w:t>
      </w:r>
      <w:commentRangeStart w:id="20"/>
      <w:proofErr w:type="spellStart"/>
      <w:r>
        <w:t>tidyverse</w:t>
      </w:r>
      <w:proofErr w:type="spellEnd"/>
      <w:r>
        <w:t xml:space="preserve"> </w:t>
      </w:r>
      <w:commentRangeEnd w:id="20"/>
      <w:r w:rsidR="009D644F">
        <w:rPr>
          <w:rStyle w:val="CommentReference"/>
        </w:rPr>
        <w:commentReference w:id="20"/>
      </w:r>
      <w:r>
        <w:t>v1.2.1;</w:t>
      </w:r>
    </w:p>
    <w:p w14:paraId="35AAFF88" w14:textId="79A76B92" w:rsidR="0044078F" w:rsidRDefault="0012309A" w:rsidP="0044078F">
      <w:pPr>
        <w:spacing w:line="480" w:lineRule="auto"/>
        <w:ind w:firstLine="284"/>
        <w:jc w:val="both"/>
      </w:pPr>
      <w:r>
        <w:t>•</w:t>
      </w:r>
      <w:r>
        <w:tab/>
        <w:t xml:space="preserve">statistical analyses: </w:t>
      </w:r>
      <w:commentRangeStart w:id="21"/>
      <w:proofErr w:type="spellStart"/>
      <w:r>
        <w:t>Rmisc</w:t>
      </w:r>
      <w:proofErr w:type="spellEnd"/>
      <w:r w:rsidR="0044078F">
        <w:t xml:space="preserve"> </w:t>
      </w:r>
      <w:commentRangeEnd w:id="21"/>
      <w:r w:rsidR="009D644F">
        <w:rPr>
          <w:rStyle w:val="CommentReference"/>
        </w:rPr>
        <w:commentReference w:id="21"/>
      </w:r>
      <w:r w:rsidR="0044078F">
        <w:t>v1.5, brms v2.3</w:t>
      </w:r>
      <w:r w:rsidR="009D644F">
        <w:t>.</w:t>
      </w:r>
      <w:r w:rsidR="0044078F">
        <w:t>1;</w:t>
      </w:r>
    </w:p>
    <w:p w14:paraId="7C19C238" w14:textId="09C38905" w:rsidR="0044078F" w:rsidRDefault="0044078F" w:rsidP="0044078F">
      <w:pPr>
        <w:spacing w:line="480" w:lineRule="auto"/>
        <w:ind w:firstLine="284"/>
        <w:jc w:val="both"/>
      </w:pPr>
      <w:r>
        <w:t>•</w:t>
      </w:r>
      <w:r>
        <w:tab/>
        <w:t xml:space="preserve">visualization: </w:t>
      </w:r>
      <w:proofErr w:type="spellStart"/>
      <w:r>
        <w:t>cowplot</w:t>
      </w:r>
      <w:proofErr w:type="spellEnd"/>
      <w:r>
        <w:t xml:space="preserve"> v0.9.2, </w:t>
      </w:r>
      <w:commentRangeStart w:id="22"/>
      <w:proofErr w:type="spellStart"/>
      <w:r>
        <w:t>yarrr</w:t>
      </w:r>
      <w:proofErr w:type="spellEnd"/>
      <w:r>
        <w:t xml:space="preserve"> </w:t>
      </w:r>
      <w:commentRangeEnd w:id="22"/>
      <w:r w:rsidR="00F728DD">
        <w:rPr>
          <w:rStyle w:val="CommentReference"/>
        </w:rPr>
        <w:commentReference w:id="22"/>
      </w:r>
      <w:r>
        <w:t xml:space="preserve">v0.1.5, </w:t>
      </w:r>
      <w:commentRangeStart w:id="23"/>
      <w:proofErr w:type="spellStart"/>
      <w:r>
        <w:t>viridis</w:t>
      </w:r>
      <w:proofErr w:type="spellEnd"/>
      <w:r>
        <w:t xml:space="preserve"> </w:t>
      </w:r>
      <w:commentRangeEnd w:id="23"/>
      <w:r w:rsidR="00345703">
        <w:rPr>
          <w:rStyle w:val="CommentReference"/>
        </w:rPr>
        <w:commentReference w:id="23"/>
      </w:r>
      <w:r>
        <w:t xml:space="preserve">v0.5.1, </w:t>
      </w:r>
      <w:commentRangeStart w:id="24"/>
      <w:proofErr w:type="spellStart"/>
      <w:r>
        <w:t>eegUtils</w:t>
      </w:r>
      <w:proofErr w:type="spellEnd"/>
      <w:r>
        <w:t xml:space="preserve"> </w:t>
      </w:r>
      <w:commentRangeEnd w:id="24"/>
      <w:r w:rsidR="00BA5B39">
        <w:rPr>
          <w:rStyle w:val="CommentReference"/>
        </w:rPr>
        <w:commentReference w:id="24"/>
      </w:r>
      <w:r>
        <w:t>v0.2.0,</w:t>
      </w:r>
      <w:r w:rsidRPr="0044078F">
        <w:t xml:space="preserve"> </w:t>
      </w:r>
      <w:proofErr w:type="spellStart"/>
      <w:r w:rsidRPr="0044078F">
        <w:t>brmstools</w:t>
      </w:r>
      <w:proofErr w:type="spellEnd"/>
      <w:r w:rsidR="0012309A">
        <w:t>,</w:t>
      </w:r>
      <w:r w:rsidRPr="0044078F">
        <w:t xml:space="preserve"> BEST</w:t>
      </w:r>
      <w:r w:rsidR="0012309A">
        <w:t>;</w:t>
      </w:r>
    </w:p>
    <w:p w14:paraId="408B89F7" w14:textId="66C3F15E" w:rsidR="0044078F" w:rsidRDefault="0044078F" w:rsidP="0044078F">
      <w:pPr>
        <w:spacing w:line="480" w:lineRule="auto"/>
        <w:ind w:firstLine="284"/>
        <w:jc w:val="both"/>
      </w:pPr>
      <w:r>
        <w:lastRenderedPageBreak/>
        <w:t>•</w:t>
      </w:r>
      <w:r>
        <w:tab/>
        <w:t xml:space="preserve">report generation: </w:t>
      </w:r>
      <w:commentRangeStart w:id="25"/>
      <w:proofErr w:type="spellStart"/>
      <w:r>
        <w:t>pacman</w:t>
      </w:r>
      <w:proofErr w:type="spellEnd"/>
      <w:r>
        <w:t xml:space="preserve"> </w:t>
      </w:r>
      <w:commentRangeEnd w:id="25"/>
      <w:r w:rsidR="00C4414F">
        <w:rPr>
          <w:rStyle w:val="CommentReference"/>
        </w:rPr>
        <w:commentReference w:id="25"/>
      </w:r>
      <w:r>
        <w:t xml:space="preserve">v0.4.6, </w:t>
      </w:r>
      <w:commentRangeStart w:id="26"/>
      <w:proofErr w:type="spellStart"/>
      <w:r>
        <w:t>knitr</w:t>
      </w:r>
      <w:proofErr w:type="spellEnd"/>
      <w:r>
        <w:t xml:space="preserve"> </w:t>
      </w:r>
      <w:commentRangeEnd w:id="26"/>
      <w:r w:rsidR="00C4414F">
        <w:rPr>
          <w:rStyle w:val="CommentReference"/>
        </w:rPr>
        <w:commentReference w:id="26"/>
      </w:r>
      <w:r>
        <w:t>v1.20.</w:t>
      </w:r>
    </w:p>
    <w:p w14:paraId="1AB82376" w14:textId="77777777" w:rsidR="00F35FBF" w:rsidRDefault="00F35FBF">
      <w:r>
        <w:br w:type="page"/>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r>
        <w:t>Behavioral results</w:t>
      </w:r>
    </w:p>
    <w:p w14:paraId="3DE4EF01" w14:textId="0C779CD0" w:rsidR="00AF1D01" w:rsidRDefault="00AA56D6" w:rsidP="00F35FBF">
      <w:pPr>
        <w:spacing w:line="480" w:lineRule="auto"/>
        <w:ind w:firstLine="284"/>
        <w:jc w:val="both"/>
      </w:pPr>
      <w:r>
        <w:t xml:space="preserve">First we fitted a model with no constant effects and varying intercepts across subject. This model was fitted in order to investigate the possibility that the data is explained by variation between subjects. </w:t>
      </w:r>
      <w:r w:rsidR="00AF1D01">
        <w:t xml:space="preserve">In order to investigate the effect of phase we fitted a model that included only reward phase as the constant predictor and varying intercepts and slopes across subjects for this effect. To investigate the possible interaction between reward phase and reward magnitude, we fitted a model with these two effects and their interaction as constant effects. The intercepts and slopes of main effects and their interaction were allowed to vary across participants. These </w:t>
      </w:r>
      <w:r w:rsidR="00777547">
        <w:t>three</w:t>
      </w:r>
      <w:r w:rsidR="00AF1D01">
        <w:t xml:space="preserve"> models were fitted separately to predict hit rates and reaction times. </w:t>
      </w:r>
    </w:p>
    <w:p w14:paraId="2FD4B258" w14:textId="0ACA368E" w:rsidR="008C4B5F" w:rsidRDefault="008C4B5F" w:rsidP="00BC3FB6">
      <w:pPr>
        <w:pStyle w:val="Heading2"/>
        <w:spacing w:before="0" w:after="240"/>
      </w:pPr>
      <w:r>
        <w:t xml:space="preserve">Hit rates </w:t>
      </w:r>
    </w:p>
    <w:p w14:paraId="1CC65E61" w14:textId="77777777" w:rsidR="006F3879" w:rsidRDefault="006F3879" w:rsidP="006F3879">
      <w:r>
        <w:t>Raw data – always plot in the same fashion as the posterior</w:t>
      </w:r>
    </w:p>
    <w:p w14:paraId="011F6797" w14:textId="77777777" w:rsidR="006F3879" w:rsidRDefault="006F3879" w:rsidP="006F3879">
      <w:r>
        <w:t xml:space="preserve">Evidence that the winning model converged (just trace plots for fixed effects) </w:t>
      </w:r>
      <w:proofErr w:type="spellStart"/>
      <w:r>
        <w:t>bayesplot</w:t>
      </w:r>
      <w:proofErr w:type="spellEnd"/>
      <w:r>
        <w:t xml:space="preserve"> package for the trace plots (Antonio’s e-mail)</w:t>
      </w:r>
    </w:p>
    <w:p w14:paraId="2CD5AFBF" w14:textId="61013A21" w:rsidR="006F3879" w:rsidRDefault="006F3879" w:rsidP="006F3879">
      <w:pPr>
        <w:pStyle w:val="ListParagraph"/>
        <w:numPr>
          <w:ilvl w:val="0"/>
          <w:numId w:val="38"/>
        </w:numPr>
      </w:pPr>
      <w:r>
        <w:t>Model comparison</w:t>
      </w:r>
    </w:p>
    <w:p w14:paraId="071FFBE1" w14:textId="529002B6" w:rsidR="008E021D" w:rsidRDefault="008E021D" w:rsidP="008E021D"/>
    <w:tbl>
      <w:tblPr>
        <w:tblStyle w:val="APA6"/>
        <w:tblW w:w="8364" w:type="dxa"/>
        <w:tblLook w:val="04A0" w:firstRow="1" w:lastRow="0" w:firstColumn="1" w:lastColumn="0" w:noHBand="0" w:noVBand="1"/>
      </w:tblPr>
      <w:tblGrid>
        <w:gridCol w:w="2590"/>
        <w:gridCol w:w="2001"/>
        <w:gridCol w:w="2296"/>
        <w:gridCol w:w="1477"/>
      </w:tblGrid>
      <w:tr w:rsidR="00F21309" w14:paraId="05156EE8" w14:textId="77777777" w:rsidTr="005D0085">
        <w:trPr>
          <w:trHeight w:val="657"/>
        </w:trPr>
        <w:tc>
          <w:tcPr>
            <w:tcW w:w="2590" w:type="dxa"/>
            <w:tcBorders>
              <w:top w:val="single" w:sz="4" w:space="0" w:color="auto"/>
              <w:bottom w:val="single" w:sz="4" w:space="0" w:color="auto"/>
            </w:tcBorders>
            <w:vAlign w:val="center"/>
          </w:tcPr>
          <w:p w14:paraId="0AF3796E" w14:textId="6C48A45D" w:rsidR="00F21309" w:rsidRDefault="00F21309" w:rsidP="005D0085">
            <w:r>
              <w:t>Model/Model comparison</w:t>
            </w:r>
          </w:p>
        </w:tc>
        <w:tc>
          <w:tcPr>
            <w:tcW w:w="2001" w:type="dxa"/>
            <w:tcBorders>
              <w:top w:val="single" w:sz="4" w:space="0" w:color="auto"/>
              <w:bottom w:val="single" w:sz="4" w:space="0" w:color="auto"/>
            </w:tcBorders>
            <w:vAlign w:val="center"/>
          </w:tcPr>
          <w:p w14:paraId="39861AD9" w14:textId="79CE3D1C" w:rsidR="00F21309" w:rsidRPr="008E021D" w:rsidRDefault="00F21309" w:rsidP="005D0085">
            <w:pPr>
              <w:rPr>
                <w:i/>
              </w:rPr>
            </w:pPr>
            <w:r>
              <w:rPr>
                <w:i/>
              </w:rPr>
              <w:t>WAIC (SE)</w:t>
            </w:r>
          </w:p>
        </w:tc>
        <w:tc>
          <w:tcPr>
            <w:tcW w:w="2296" w:type="dxa"/>
            <w:tcBorders>
              <w:top w:val="single" w:sz="4" w:space="0" w:color="auto"/>
              <w:bottom w:val="single" w:sz="4" w:space="0" w:color="auto"/>
            </w:tcBorders>
            <w:vAlign w:val="center"/>
          </w:tcPr>
          <w:p w14:paraId="4568E6CE" w14:textId="47DD77AD" w:rsidR="00F21309" w:rsidRPr="008E021D" w:rsidRDefault="00F21309" w:rsidP="005D0085">
            <w:pPr>
              <w:rPr>
                <w:i/>
              </w:rPr>
            </w:pPr>
            <w:r>
              <w:rPr>
                <w:i/>
              </w:rPr>
              <w:t>WAIC weight</w:t>
            </w:r>
          </w:p>
        </w:tc>
        <w:tc>
          <w:tcPr>
            <w:tcW w:w="1477" w:type="dxa"/>
            <w:tcBorders>
              <w:top w:val="single" w:sz="4" w:space="0" w:color="auto"/>
              <w:bottom w:val="single" w:sz="4" w:space="0" w:color="auto"/>
            </w:tcBorders>
            <w:vAlign w:val="center"/>
          </w:tcPr>
          <w:p w14:paraId="646B57D5" w14:textId="399E62F5" w:rsidR="00F21309" w:rsidRDefault="00F21309" w:rsidP="005D0085">
            <w:r>
              <w:rPr>
                <w:i/>
              </w:rPr>
              <w:t>Bayesian R</w:t>
            </w:r>
            <w:r>
              <w:rPr>
                <w:i/>
                <w:vertAlign w:val="superscript"/>
              </w:rPr>
              <w:t>2</w:t>
            </w:r>
          </w:p>
        </w:tc>
      </w:tr>
      <w:tr w:rsidR="00876BCA" w14:paraId="3056289C" w14:textId="77777777" w:rsidTr="005D0085">
        <w:trPr>
          <w:trHeight w:val="433"/>
        </w:trPr>
        <w:tc>
          <w:tcPr>
            <w:tcW w:w="8364" w:type="dxa"/>
            <w:gridSpan w:val="4"/>
            <w:tcBorders>
              <w:top w:val="single" w:sz="4" w:space="0" w:color="auto"/>
              <w:bottom w:val="single" w:sz="4" w:space="0" w:color="auto"/>
            </w:tcBorders>
            <w:vAlign w:val="center"/>
          </w:tcPr>
          <w:p w14:paraId="24A6DC17" w14:textId="1A4D2CC6" w:rsidR="00876BCA" w:rsidRDefault="00876BCA" w:rsidP="00F21309">
            <w:pPr>
              <w:jc w:val="center"/>
              <w:rPr>
                <w:i/>
              </w:rPr>
            </w:pPr>
            <w:r>
              <w:t>Hit rates</w:t>
            </w:r>
          </w:p>
        </w:tc>
      </w:tr>
      <w:tr w:rsidR="00F21309" w14:paraId="62120BFC" w14:textId="77777777" w:rsidTr="005D0085">
        <w:trPr>
          <w:trHeight w:val="433"/>
        </w:trPr>
        <w:tc>
          <w:tcPr>
            <w:tcW w:w="2590" w:type="dxa"/>
            <w:tcBorders>
              <w:top w:val="single" w:sz="4" w:space="0" w:color="auto"/>
            </w:tcBorders>
            <w:vAlign w:val="center"/>
          </w:tcPr>
          <w:p w14:paraId="224C7CAB" w14:textId="5A864C4F" w:rsidR="00F21309" w:rsidRDefault="00F21309" w:rsidP="00410D50">
            <w:r>
              <w:t>Null</w:t>
            </w:r>
          </w:p>
        </w:tc>
        <w:tc>
          <w:tcPr>
            <w:tcW w:w="2001" w:type="dxa"/>
            <w:tcBorders>
              <w:top w:val="single" w:sz="4" w:space="0" w:color="auto"/>
            </w:tcBorders>
            <w:vAlign w:val="center"/>
          </w:tcPr>
          <w:p w14:paraId="6B578369" w14:textId="568B9A34" w:rsidR="00F21309" w:rsidRDefault="00F21309" w:rsidP="00410D50">
            <w:r w:rsidRPr="008E021D">
              <w:t xml:space="preserve">-475.41 </w:t>
            </w:r>
            <w:r>
              <w:t>(</w:t>
            </w:r>
            <w:r w:rsidRPr="008E021D">
              <w:t>32.92</w:t>
            </w:r>
            <w:r>
              <w:t>)</w:t>
            </w:r>
          </w:p>
        </w:tc>
        <w:tc>
          <w:tcPr>
            <w:tcW w:w="2296" w:type="dxa"/>
            <w:tcBorders>
              <w:top w:val="single" w:sz="4" w:space="0" w:color="auto"/>
            </w:tcBorders>
            <w:vAlign w:val="center"/>
          </w:tcPr>
          <w:p w14:paraId="56A348BD" w14:textId="3714F0E0" w:rsidR="00F21309" w:rsidRDefault="00534F07" w:rsidP="00410D50">
            <w:r>
              <w:t>1.77</w:t>
            </w:r>
            <w:r w:rsidR="00F21309" w:rsidRPr="00F21309">
              <w:t>e-51</w:t>
            </w:r>
          </w:p>
        </w:tc>
        <w:tc>
          <w:tcPr>
            <w:tcW w:w="1477" w:type="dxa"/>
            <w:tcBorders>
              <w:top w:val="single" w:sz="4" w:space="0" w:color="auto"/>
            </w:tcBorders>
            <w:vAlign w:val="center"/>
          </w:tcPr>
          <w:p w14:paraId="512A6283" w14:textId="59975660" w:rsidR="00F21309" w:rsidRDefault="00F21309" w:rsidP="00410D50">
            <w:r>
              <w:t>0.34</w:t>
            </w:r>
            <w:r w:rsidR="00651687">
              <w:t xml:space="preserve"> (0.05)</w:t>
            </w:r>
          </w:p>
        </w:tc>
      </w:tr>
      <w:tr w:rsidR="00F21309" w14:paraId="26EFEC87" w14:textId="77777777" w:rsidTr="005D0085">
        <w:trPr>
          <w:trHeight w:val="415"/>
        </w:trPr>
        <w:tc>
          <w:tcPr>
            <w:tcW w:w="2590" w:type="dxa"/>
            <w:vAlign w:val="center"/>
          </w:tcPr>
          <w:p w14:paraId="6962BEED" w14:textId="257DD223" w:rsidR="00F21309" w:rsidRDefault="00F21309" w:rsidP="00410D50">
            <w:r>
              <w:t>Reward phase</w:t>
            </w:r>
          </w:p>
        </w:tc>
        <w:tc>
          <w:tcPr>
            <w:tcW w:w="2001" w:type="dxa"/>
            <w:vAlign w:val="center"/>
          </w:tcPr>
          <w:p w14:paraId="0C437805" w14:textId="4DC8183E" w:rsidR="00F21309" w:rsidRDefault="00F21309" w:rsidP="00410D50">
            <w:r w:rsidRPr="008E021D">
              <w:t>-471.65</w:t>
            </w:r>
            <w:r>
              <w:t xml:space="preserve"> (</w:t>
            </w:r>
            <w:r w:rsidRPr="008E021D">
              <w:t>33.43</w:t>
            </w:r>
            <w:r>
              <w:t>)</w:t>
            </w:r>
          </w:p>
        </w:tc>
        <w:tc>
          <w:tcPr>
            <w:tcW w:w="2296" w:type="dxa"/>
            <w:vAlign w:val="center"/>
          </w:tcPr>
          <w:p w14:paraId="694D0F02" w14:textId="0E2E9983" w:rsidR="00F21309" w:rsidRDefault="00534F07" w:rsidP="00410D50">
            <w:r>
              <w:t>2.70</w:t>
            </w:r>
            <w:r w:rsidR="00F21309" w:rsidRPr="00F21309">
              <w:t>e-52</w:t>
            </w:r>
          </w:p>
        </w:tc>
        <w:tc>
          <w:tcPr>
            <w:tcW w:w="1477" w:type="dxa"/>
            <w:vAlign w:val="center"/>
          </w:tcPr>
          <w:p w14:paraId="4C45A5A1" w14:textId="230385B3" w:rsidR="00F21309" w:rsidRDefault="00F21309" w:rsidP="00410D50">
            <w:r>
              <w:t>0.36</w:t>
            </w:r>
            <w:r w:rsidR="00651687">
              <w:t xml:space="preserve"> (0.05)</w:t>
            </w:r>
          </w:p>
        </w:tc>
      </w:tr>
      <w:tr w:rsidR="00F21309" w14:paraId="4C6545EB" w14:textId="77777777" w:rsidTr="005D0085">
        <w:trPr>
          <w:trHeight w:val="433"/>
        </w:trPr>
        <w:tc>
          <w:tcPr>
            <w:tcW w:w="2590" w:type="dxa"/>
            <w:tcBorders>
              <w:bottom w:val="single" w:sz="4" w:space="0" w:color="auto"/>
            </w:tcBorders>
            <w:vAlign w:val="center"/>
          </w:tcPr>
          <w:p w14:paraId="5D51C51E" w14:textId="39F2880D" w:rsidR="00F21309" w:rsidRDefault="00F21309" w:rsidP="00410D50">
            <w:r>
              <w:t>Interaction</w:t>
            </w:r>
          </w:p>
        </w:tc>
        <w:tc>
          <w:tcPr>
            <w:tcW w:w="2001" w:type="dxa"/>
            <w:tcBorders>
              <w:bottom w:val="single" w:sz="4" w:space="0" w:color="auto"/>
            </w:tcBorders>
            <w:vAlign w:val="center"/>
          </w:tcPr>
          <w:p w14:paraId="2503F414" w14:textId="5F87C8DF" w:rsidR="00F21309" w:rsidRDefault="00F21309" w:rsidP="00410D50">
            <w:r w:rsidRPr="008E021D">
              <w:t>-709.13</w:t>
            </w:r>
            <w:r>
              <w:t xml:space="preserve"> (</w:t>
            </w:r>
            <w:r w:rsidRPr="008E021D">
              <w:t>23.99</w:t>
            </w:r>
            <w:r>
              <w:t>)</w:t>
            </w:r>
          </w:p>
        </w:tc>
        <w:tc>
          <w:tcPr>
            <w:tcW w:w="2296" w:type="dxa"/>
            <w:tcBorders>
              <w:bottom w:val="single" w:sz="4" w:space="0" w:color="auto"/>
            </w:tcBorders>
            <w:vAlign w:val="center"/>
          </w:tcPr>
          <w:p w14:paraId="506FB02E" w14:textId="23FC95C6" w:rsidR="00F21309" w:rsidRDefault="00534F07" w:rsidP="00410D50">
            <w:r>
              <w:t>1.00</w:t>
            </w:r>
            <w:r w:rsidR="00F21309" w:rsidRPr="00F21309">
              <w:t>e+00</w:t>
            </w:r>
          </w:p>
        </w:tc>
        <w:tc>
          <w:tcPr>
            <w:tcW w:w="1477" w:type="dxa"/>
            <w:tcBorders>
              <w:bottom w:val="single" w:sz="4" w:space="0" w:color="auto"/>
            </w:tcBorders>
            <w:vAlign w:val="center"/>
          </w:tcPr>
          <w:p w14:paraId="67C6B045" w14:textId="2CF708CF" w:rsidR="00F21309" w:rsidRDefault="00F21309" w:rsidP="00410D50">
            <w:r>
              <w:t>0.82</w:t>
            </w:r>
            <w:r w:rsidR="00651687">
              <w:t xml:space="preserve"> (0.03)</w:t>
            </w:r>
          </w:p>
        </w:tc>
      </w:tr>
      <w:tr w:rsidR="00876BCA" w14:paraId="47028B34" w14:textId="77777777" w:rsidTr="005D0085">
        <w:trPr>
          <w:trHeight w:val="433"/>
        </w:trPr>
        <w:tc>
          <w:tcPr>
            <w:tcW w:w="8364" w:type="dxa"/>
            <w:gridSpan w:val="4"/>
            <w:tcBorders>
              <w:top w:val="single" w:sz="4" w:space="0" w:color="auto"/>
              <w:bottom w:val="single" w:sz="4" w:space="0" w:color="auto"/>
            </w:tcBorders>
            <w:vAlign w:val="center"/>
          </w:tcPr>
          <w:p w14:paraId="562AE791" w14:textId="0B9E729A" w:rsidR="00876BCA" w:rsidRDefault="00876BCA" w:rsidP="00F21309">
            <w:pPr>
              <w:jc w:val="center"/>
            </w:pPr>
            <w:r>
              <w:t>Reaction times</w:t>
            </w:r>
          </w:p>
        </w:tc>
      </w:tr>
      <w:tr w:rsidR="00876BCA" w14:paraId="12E8B41B" w14:textId="77777777" w:rsidTr="005D0085">
        <w:trPr>
          <w:trHeight w:val="433"/>
        </w:trPr>
        <w:tc>
          <w:tcPr>
            <w:tcW w:w="2590" w:type="dxa"/>
            <w:tcBorders>
              <w:top w:val="single" w:sz="4" w:space="0" w:color="auto"/>
            </w:tcBorders>
            <w:vAlign w:val="center"/>
          </w:tcPr>
          <w:p w14:paraId="47A32873" w14:textId="0EA88E9E" w:rsidR="00876BCA" w:rsidRDefault="00876BCA" w:rsidP="00410D50">
            <w:r>
              <w:t>Null</w:t>
            </w:r>
          </w:p>
        </w:tc>
        <w:tc>
          <w:tcPr>
            <w:tcW w:w="2001" w:type="dxa"/>
            <w:tcBorders>
              <w:top w:val="single" w:sz="4" w:space="0" w:color="auto"/>
            </w:tcBorders>
            <w:vAlign w:val="center"/>
          </w:tcPr>
          <w:p w14:paraId="5953A675" w14:textId="7373EAA8" w:rsidR="00876BCA" w:rsidRDefault="00876BCA" w:rsidP="00410D50">
            <w:r w:rsidRPr="00534F07">
              <w:t xml:space="preserve">2346.29 </w:t>
            </w:r>
            <w:r>
              <w:t>(</w:t>
            </w:r>
            <w:r w:rsidRPr="00534F07">
              <w:t>32.74</w:t>
            </w:r>
            <w:r>
              <w:t>)</w:t>
            </w:r>
          </w:p>
        </w:tc>
        <w:tc>
          <w:tcPr>
            <w:tcW w:w="2296" w:type="dxa"/>
            <w:tcBorders>
              <w:top w:val="single" w:sz="4" w:space="0" w:color="auto"/>
            </w:tcBorders>
            <w:vAlign w:val="center"/>
          </w:tcPr>
          <w:p w14:paraId="372FC307" w14:textId="40FE3621" w:rsidR="00876BCA" w:rsidRDefault="00876BCA" w:rsidP="00410D50">
            <w:r>
              <w:t>2.41</w:t>
            </w:r>
            <w:r w:rsidRPr="00C21D51">
              <w:t>e-42</w:t>
            </w:r>
          </w:p>
        </w:tc>
        <w:tc>
          <w:tcPr>
            <w:tcW w:w="1477" w:type="dxa"/>
            <w:tcBorders>
              <w:top w:val="single" w:sz="4" w:space="0" w:color="auto"/>
            </w:tcBorders>
            <w:vAlign w:val="center"/>
          </w:tcPr>
          <w:p w14:paraId="3E59B7B0" w14:textId="736F56A5" w:rsidR="00876BCA" w:rsidRDefault="00876BCA" w:rsidP="00410D50">
            <w:r w:rsidRPr="00C21D51">
              <w:t xml:space="preserve">0.48 </w:t>
            </w:r>
            <w:r>
              <w:t>(0.04)</w:t>
            </w:r>
          </w:p>
        </w:tc>
      </w:tr>
      <w:tr w:rsidR="00876BCA" w14:paraId="7F012FA8" w14:textId="77777777" w:rsidTr="005D0085">
        <w:trPr>
          <w:trHeight w:val="433"/>
        </w:trPr>
        <w:tc>
          <w:tcPr>
            <w:tcW w:w="2590" w:type="dxa"/>
            <w:vAlign w:val="center"/>
          </w:tcPr>
          <w:p w14:paraId="6359B1DE" w14:textId="115BDCCC" w:rsidR="00876BCA" w:rsidRDefault="00876BCA" w:rsidP="00410D50">
            <w:r>
              <w:t>Reward phase</w:t>
            </w:r>
          </w:p>
        </w:tc>
        <w:tc>
          <w:tcPr>
            <w:tcW w:w="2001" w:type="dxa"/>
            <w:vAlign w:val="center"/>
          </w:tcPr>
          <w:p w14:paraId="03098185" w14:textId="0C324478" w:rsidR="00876BCA" w:rsidRDefault="00876BCA" w:rsidP="00410D50">
            <w:r w:rsidRPr="00C21D51">
              <w:t xml:space="preserve">2329.70 </w:t>
            </w:r>
            <w:r>
              <w:t>(</w:t>
            </w:r>
            <w:r w:rsidRPr="00C21D51">
              <w:t>35.38</w:t>
            </w:r>
            <w:r>
              <w:t>)</w:t>
            </w:r>
          </w:p>
        </w:tc>
        <w:tc>
          <w:tcPr>
            <w:tcW w:w="2296" w:type="dxa"/>
            <w:vAlign w:val="center"/>
          </w:tcPr>
          <w:p w14:paraId="1EBA8610" w14:textId="7F797892" w:rsidR="00876BCA" w:rsidRDefault="00876BCA" w:rsidP="00410D50">
            <w:r w:rsidRPr="00C21D51">
              <w:t>9.65e-39</w:t>
            </w:r>
          </w:p>
        </w:tc>
        <w:tc>
          <w:tcPr>
            <w:tcW w:w="1477" w:type="dxa"/>
            <w:vAlign w:val="center"/>
          </w:tcPr>
          <w:p w14:paraId="74B5D6DF" w14:textId="72137617" w:rsidR="00876BCA" w:rsidRDefault="00876BCA" w:rsidP="00410D50">
            <w:r w:rsidRPr="00C21D51">
              <w:t>0.5</w:t>
            </w:r>
            <w:r>
              <w:t>6</w:t>
            </w:r>
            <w:r w:rsidRPr="00C21D51">
              <w:t xml:space="preserve"> </w:t>
            </w:r>
            <w:r>
              <w:t>(</w:t>
            </w:r>
            <w:r w:rsidRPr="00C21D51">
              <w:t>0.04</w:t>
            </w:r>
            <w:r>
              <w:t>)</w:t>
            </w:r>
          </w:p>
        </w:tc>
      </w:tr>
      <w:tr w:rsidR="00876BCA" w14:paraId="5C3FF6BF" w14:textId="77777777" w:rsidTr="005D0085">
        <w:trPr>
          <w:trHeight w:val="415"/>
        </w:trPr>
        <w:tc>
          <w:tcPr>
            <w:tcW w:w="2590" w:type="dxa"/>
          </w:tcPr>
          <w:p w14:paraId="3E99428A" w14:textId="6FA656B3" w:rsidR="00876BCA" w:rsidRDefault="00876BCA" w:rsidP="00410D50">
            <w:r>
              <w:t>Interaction</w:t>
            </w:r>
          </w:p>
        </w:tc>
        <w:tc>
          <w:tcPr>
            <w:tcW w:w="2001" w:type="dxa"/>
          </w:tcPr>
          <w:p w14:paraId="189A6D72" w14:textId="5B590517" w:rsidR="00876BCA" w:rsidRDefault="00876BCA" w:rsidP="00410D50">
            <w:r w:rsidRPr="00C21D51">
              <w:t xml:space="preserve">2154.64 </w:t>
            </w:r>
            <w:r>
              <w:t>(</w:t>
            </w:r>
            <w:r w:rsidRPr="00C21D51">
              <w:t>25.19</w:t>
            </w:r>
            <w:r>
              <w:t>)</w:t>
            </w:r>
          </w:p>
        </w:tc>
        <w:tc>
          <w:tcPr>
            <w:tcW w:w="2296" w:type="dxa"/>
          </w:tcPr>
          <w:p w14:paraId="07831857" w14:textId="01252B23" w:rsidR="00876BCA" w:rsidRDefault="00876BCA" w:rsidP="00410D50">
            <w:r w:rsidRPr="00C21D51">
              <w:t>1.00e+00</w:t>
            </w:r>
          </w:p>
        </w:tc>
        <w:tc>
          <w:tcPr>
            <w:tcW w:w="1477" w:type="dxa"/>
          </w:tcPr>
          <w:p w14:paraId="4B4975FB" w14:textId="09F480C9" w:rsidR="00876BCA" w:rsidRDefault="00876BCA" w:rsidP="00410D50">
            <w:r w:rsidRPr="00C21D51">
              <w:t xml:space="preserve">0.84 </w:t>
            </w:r>
            <w:r>
              <w:t>(0.03)</w:t>
            </w:r>
          </w:p>
        </w:tc>
      </w:tr>
    </w:tbl>
    <w:p w14:paraId="79C4F2E7" w14:textId="77777777" w:rsidR="008E021D" w:rsidRDefault="008E021D" w:rsidP="008E021D"/>
    <w:p w14:paraId="6993044F" w14:textId="77777777" w:rsidR="008E021D" w:rsidRDefault="008E021D" w:rsidP="008E021D"/>
    <w:p w14:paraId="1CC40C74" w14:textId="77777777" w:rsidR="006F3879" w:rsidRDefault="006F3879" w:rsidP="006F3879">
      <w:pPr>
        <w:pStyle w:val="ListParagraph"/>
        <w:numPr>
          <w:ilvl w:val="0"/>
          <w:numId w:val="38"/>
        </w:numPr>
      </w:pPr>
      <w:r>
        <w:t>The winning model:</w:t>
      </w:r>
    </w:p>
    <w:p w14:paraId="281E89DC" w14:textId="77777777" w:rsidR="006F3879" w:rsidRDefault="006F3879" w:rsidP="006F3879">
      <w:pPr>
        <w:pStyle w:val="ListParagraph"/>
        <w:numPr>
          <w:ilvl w:val="1"/>
          <w:numId w:val="38"/>
        </w:numPr>
      </w:pPr>
      <w:r>
        <w:t xml:space="preserve">Plot – pirate, but only with the distribution and maybe with the </w:t>
      </w:r>
      <w:proofErr w:type="spellStart"/>
      <w:r>
        <w:t>CrI</w:t>
      </w:r>
      <w:proofErr w:type="spellEnd"/>
    </w:p>
    <w:p w14:paraId="369B723C" w14:textId="77777777" w:rsidR="006F3879" w:rsidRDefault="006F3879" w:rsidP="006F3879">
      <w:pPr>
        <w:pStyle w:val="ListParagraph"/>
        <w:numPr>
          <w:ilvl w:val="1"/>
          <w:numId w:val="38"/>
        </w:numPr>
      </w:pPr>
      <w:r>
        <w:t>Posterior predictive checks (</w:t>
      </w:r>
      <w:proofErr w:type="spellStart"/>
      <w:r>
        <w:t>pp_check</w:t>
      </w:r>
      <w:proofErr w:type="spellEnd"/>
      <w:r>
        <w:t xml:space="preserve">, </w:t>
      </w:r>
      <w:proofErr w:type="spellStart"/>
      <w:r>
        <w:t>stat_grouped</w:t>
      </w:r>
      <w:proofErr w:type="spellEnd"/>
      <w:r>
        <w:t xml:space="preserve"> plot for every condition for the winning model)</w:t>
      </w:r>
    </w:p>
    <w:p w14:paraId="047A3790" w14:textId="77777777" w:rsidR="006F3879" w:rsidRDefault="006F3879" w:rsidP="006F3879">
      <w:pPr>
        <w:pStyle w:val="ListParagraph"/>
        <w:numPr>
          <w:ilvl w:val="1"/>
          <w:numId w:val="38"/>
        </w:numPr>
      </w:pPr>
      <w:r>
        <w:t xml:space="preserve">Bayes R2 (put it in a table for all models: WAIC, WAIC weights, and </w:t>
      </w:r>
      <w:proofErr w:type="spellStart"/>
      <w:r>
        <w:t>bayes</w:t>
      </w:r>
      <w:proofErr w:type="spellEnd"/>
      <w:r>
        <w:t xml:space="preserve"> R2)</w:t>
      </w:r>
    </w:p>
    <w:p w14:paraId="5FB23D51" w14:textId="77777777" w:rsidR="006F3879" w:rsidRDefault="006F3879" w:rsidP="006F3879">
      <w:pPr>
        <w:pStyle w:val="ListParagraph"/>
        <w:numPr>
          <w:ilvl w:val="1"/>
          <w:numId w:val="38"/>
        </w:numPr>
      </w:pPr>
      <w:r>
        <w:t>Inference</w:t>
      </w:r>
    </w:p>
    <w:p w14:paraId="53E73A7F" w14:textId="77777777" w:rsidR="006F3879" w:rsidRDefault="006F3879" w:rsidP="006F3879">
      <w:pPr>
        <w:pStyle w:val="ListParagraph"/>
        <w:numPr>
          <w:ilvl w:val="2"/>
          <w:numId w:val="38"/>
        </w:numPr>
      </w:pPr>
      <w:r>
        <w:t>Probability (in percent) that there is a difference</w:t>
      </w:r>
    </w:p>
    <w:p w14:paraId="68BBED74" w14:textId="77777777" w:rsidR="006F3879" w:rsidRPr="00BE710C" w:rsidRDefault="006F3879" w:rsidP="006F3879">
      <w:pPr>
        <w:pStyle w:val="ListParagraph"/>
        <w:numPr>
          <w:ilvl w:val="2"/>
          <w:numId w:val="38"/>
        </w:numPr>
      </w:pPr>
      <w:r>
        <w:t>Evidence ratios for comparing different conditions</w:t>
      </w:r>
    </w:p>
    <w:p w14:paraId="77451852" w14:textId="0BBD55E4" w:rsidR="008C4B5F" w:rsidRDefault="008C4B5F" w:rsidP="00BC3FB6">
      <w:pPr>
        <w:pStyle w:val="Heading2"/>
        <w:spacing w:before="0" w:after="240"/>
      </w:pPr>
      <w:r>
        <w:t>Reaction times</w:t>
      </w:r>
    </w:p>
    <w:p w14:paraId="749EBD8A" w14:textId="5FEBDB3F" w:rsidR="000E0F29" w:rsidRDefault="000E0F29" w:rsidP="00BE710C">
      <w:r>
        <w:t>Raw data – always plot in the same fashion as the posterior</w:t>
      </w:r>
    </w:p>
    <w:p w14:paraId="7646FC57" w14:textId="7FB3DDF6" w:rsidR="000E0F29" w:rsidRDefault="000E0F29" w:rsidP="00BE710C">
      <w:r>
        <w:t>Evidence that the winning model converged (just trace plots</w:t>
      </w:r>
      <w:r w:rsidR="0024313E">
        <w:t xml:space="preserve"> for fixed effects</w:t>
      </w:r>
      <w:r>
        <w:t>)</w:t>
      </w:r>
      <w:r w:rsidR="0024313E">
        <w:t xml:space="preserve"> </w:t>
      </w:r>
      <w:proofErr w:type="spellStart"/>
      <w:r w:rsidR="0024313E">
        <w:t>bayesplot</w:t>
      </w:r>
      <w:proofErr w:type="spellEnd"/>
      <w:r w:rsidR="0024313E">
        <w:t xml:space="preserve"> package for the trace plots (Antonio’s e-mail)</w:t>
      </w:r>
    </w:p>
    <w:p w14:paraId="5FA81669" w14:textId="4CEFF83A" w:rsidR="008E5598" w:rsidRDefault="008E5598" w:rsidP="008E5598">
      <w:pPr>
        <w:pStyle w:val="ListParagraph"/>
        <w:numPr>
          <w:ilvl w:val="0"/>
          <w:numId w:val="38"/>
        </w:numPr>
      </w:pPr>
      <w:r>
        <w:t>Model comparison</w:t>
      </w:r>
    </w:p>
    <w:p w14:paraId="2D129F77" w14:textId="13CFA8B7" w:rsidR="00534F07" w:rsidRDefault="00534F07" w:rsidP="00534F07"/>
    <w:p w14:paraId="60B1D971" w14:textId="14292793" w:rsidR="008E5598" w:rsidRDefault="008E5598" w:rsidP="008E5598">
      <w:pPr>
        <w:pStyle w:val="ListParagraph"/>
        <w:numPr>
          <w:ilvl w:val="0"/>
          <w:numId w:val="38"/>
        </w:numPr>
      </w:pPr>
      <w:r>
        <w:t>The winning model:</w:t>
      </w:r>
    </w:p>
    <w:p w14:paraId="4EEF4231" w14:textId="380D9252" w:rsidR="008E5598" w:rsidRDefault="008E5598" w:rsidP="008E5598">
      <w:pPr>
        <w:pStyle w:val="ListParagraph"/>
        <w:numPr>
          <w:ilvl w:val="1"/>
          <w:numId w:val="38"/>
        </w:numPr>
      </w:pPr>
      <w:r>
        <w:t>Plot</w:t>
      </w:r>
      <w:r w:rsidR="00D66ED8">
        <w:t xml:space="preserve"> –</w:t>
      </w:r>
      <w:r w:rsidR="000E0F29">
        <w:t xml:space="preserve"> pirate, but only with the distribution and maybe with the </w:t>
      </w:r>
      <w:proofErr w:type="spellStart"/>
      <w:r w:rsidR="000E0F29">
        <w:t>CrI</w:t>
      </w:r>
      <w:proofErr w:type="spellEnd"/>
    </w:p>
    <w:p w14:paraId="09DFF0D2" w14:textId="30A95BA8" w:rsidR="008E5598" w:rsidRDefault="008E5598" w:rsidP="008E5598">
      <w:pPr>
        <w:pStyle w:val="ListParagraph"/>
        <w:numPr>
          <w:ilvl w:val="1"/>
          <w:numId w:val="38"/>
        </w:numPr>
      </w:pPr>
      <w:r>
        <w:t>Posterior predictive checks</w:t>
      </w:r>
      <w:r w:rsidR="00320EF4">
        <w:t xml:space="preserve"> (</w:t>
      </w:r>
      <w:proofErr w:type="spellStart"/>
      <w:r w:rsidR="00320EF4">
        <w:t>pp_check</w:t>
      </w:r>
      <w:proofErr w:type="spellEnd"/>
      <w:r w:rsidR="00320EF4">
        <w:t xml:space="preserve">, </w:t>
      </w:r>
      <w:proofErr w:type="spellStart"/>
      <w:r w:rsidR="00320EF4">
        <w:t>stat_grouped</w:t>
      </w:r>
      <w:proofErr w:type="spellEnd"/>
      <w:r w:rsidR="00320EF4">
        <w:t xml:space="preserve"> plot for every condition for the winning model)</w:t>
      </w:r>
    </w:p>
    <w:p w14:paraId="128F6194" w14:textId="450A8DF2" w:rsidR="008E5598" w:rsidRDefault="008E5598" w:rsidP="008E5598">
      <w:pPr>
        <w:pStyle w:val="ListParagraph"/>
        <w:numPr>
          <w:ilvl w:val="1"/>
          <w:numId w:val="38"/>
        </w:numPr>
      </w:pPr>
      <w:r>
        <w:t>Bayes R2</w:t>
      </w:r>
      <w:r w:rsidR="00CE45DE">
        <w:t xml:space="preserve"> (put it in a table for all models: WAIC, WAIC weights, and </w:t>
      </w:r>
      <w:proofErr w:type="spellStart"/>
      <w:r w:rsidR="00CE45DE">
        <w:t>bayes</w:t>
      </w:r>
      <w:proofErr w:type="spellEnd"/>
      <w:r w:rsidR="00CE45DE">
        <w:t xml:space="preserve"> R2)</w:t>
      </w:r>
    </w:p>
    <w:p w14:paraId="2798D45F" w14:textId="4A153B2D" w:rsidR="008E5598" w:rsidRDefault="008E5598" w:rsidP="008E5598">
      <w:pPr>
        <w:pStyle w:val="ListParagraph"/>
        <w:numPr>
          <w:ilvl w:val="1"/>
          <w:numId w:val="38"/>
        </w:numPr>
      </w:pPr>
      <w:r>
        <w:t>Inference</w:t>
      </w:r>
    </w:p>
    <w:p w14:paraId="38237219" w14:textId="1673CCDE" w:rsidR="008E5598" w:rsidRDefault="006F3879" w:rsidP="008E5598">
      <w:pPr>
        <w:pStyle w:val="ListParagraph"/>
        <w:numPr>
          <w:ilvl w:val="2"/>
          <w:numId w:val="38"/>
        </w:numPr>
      </w:pPr>
      <w:r>
        <w:t>Probability (in percent) that there is a difference</w:t>
      </w:r>
    </w:p>
    <w:p w14:paraId="2B8C0C95" w14:textId="3A786765" w:rsidR="008E5598" w:rsidRPr="00BE710C" w:rsidRDefault="008E5598" w:rsidP="008E5598">
      <w:pPr>
        <w:pStyle w:val="ListParagraph"/>
        <w:numPr>
          <w:ilvl w:val="2"/>
          <w:numId w:val="38"/>
        </w:numPr>
      </w:pPr>
      <w:r>
        <w:t>Evidence ratios for comparing different conditions</w:t>
      </w:r>
    </w:p>
    <w:p w14:paraId="4A133B46" w14:textId="46016633" w:rsidR="00BE710C" w:rsidRDefault="00BE710C" w:rsidP="00BC3FB6">
      <w:pPr>
        <w:pStyle w:val="Heading2"/>
        <w:spacing w:before="0" w:after="240"/>
      </w:pPr>
      <w:r>
        <w:t>SSVEP amplitudes</w:t>
      </w:r>
    </w:p>
    <w:p w14:paraId="6585121A" w14:textId="77777777" w:rsidR="006F3879" w:rsidRDefault="006F3879" w:rsidP="006F3879">
      <w:r>
        <w:t>Raw data – always plot in the same fashion as the posterior</w:t>
      </w:r>
    </w:p>
    <w:p w14:paraId="3D1467A1" w14:textId="77777777" w:rsidR="006F3879" w:rsidRDefault="006F3879" w:rsidP="006F3879">
      <w:r>
        <w:t xml:space="preserve">Evidence that the winning model converged (just trace plots for fixed effects) </w:t>
      </w:r>
      <w:proofErr w:type="spellStart"/>
      <w:r>
        <w:t>bayesplot</w:t>
      </w:r>
      <w:proofErr w:type="spellEnd"/>
      <w:r>
        <w:t xml:space="preserve"> package for the trace plots (Antonio’s e-mail)</w:t>
      </w:r>
    </w:p>
    <w:p w14:paraId="4F458B38" w14:textId="6455B325" w:rsidR="00876BCA" w:rsidRDefault="006F3879" w:rsidP="00876BCA">
      <w:pPr>
        <w:pStyle w:val="ListParagraph"/>
        <w:numPr>
          <w:ilvl w:val="0"/>
          <w:numId w:val="39"/>
        </w:numPr>
      </w:pPr>
      <w:r>
        <w:t>Model comparison</w:t>
      </w:r>
    </w:p>
    <w:p w14:paraId="46C67173" w14:textId="1438D2FE" w:rsidR="00876BCA" w:rsidRDefault="00876BCA" w:rsidP="00876BCA"/>
    <w:p w14:paraId="63031B62" w14:textId="43BC249B" w:rsidR="00876BCA" w:rsidRDefault="00876BCA" w:rsidP="00876BCA">
      <w:r>
        <w:t xml:space="preserve">Mention in text the WAIC difference with SE for the comparison between the interaction and the second best model. </w:t>
      </w:r>
    </w:p>
    <w:p w14:paraId="23D53064" w14:textId="0269E158" w:rsidR="005D0085" w:rsidRDefault="005D0085" w:rsidP="00876BCA"/>
    <w:tbl>
      <w:tblPr>
        <w:tblStyle w:val="APA6"/>
        <w:tblW w:w="8364" w:type="dxa"/>
        <w:tblLook w:val="04A0" w:firstRow="1" w:lastRow="0" w:firstColumn="1" w:lastColumn="0" w:noHBand="0" w:noVBand="1"/>
      </w:tblPr>
      <w:tblGrid>
        <w:gridCol w:w="2590"/>
        <w:gridCol w:w="2001"/>
        <w:gridCol w:w="2296"/>
        <w:gridCol w:w="1477"/>
      </w:tblGrid>
      <w:tr w:rsidR="005D0085" w14:paraId="6C8A9F7E" w14:textId="77777777" w:rsidTr="00EC7440">
        <w:trPr>
          <w:trHeight w:val="657"/>
        </w:trPr>
        <w:tc>
          <w:tcPr>
            <w:tcW w:w="2590" w:type="dxa"/>
            <w:tcBorders>
              <w:top w:val="single" w:sz="4" w:space="0" w:color="auto"/>
              <w:bottom w:val="single" w:sz="4" w:space="0" w:color="auto"/>
            </w:tcBorders>
            <w:vAlign w:val="center"/>
          </w:tcPr>
          <w:p w14:paraId="71696330" w14:textId="77777777" w:rsidR="005D0085" w:rsidRDefault="005D0085" w:rsidP="00EC7440">
            <w:r>
              <w:t>Model/Model comparison</w:t>
            </w:r>
          </w:p>
        </w:tc>
        <w:tc>
          <w:tcPr>
            <w:tcW w:w="2001" w:type="dxa"/>
            <w:tcBorders>
              <w:top w:val="single" w:sz="4" w:space="0" w:color="auto"/>
              <w:bottom w:val="single" w:sz="4" w:space="0" w:color="auto"/>
            </w:tcBorders>
            <w:vAlign w:val="center"/>
          </w:tcPr>
          <w:p w14:paraId="730F1681" w14:textId="77777777" w:rsidR="005D0085" w:rsidRPr="008E021D" w:rsidRDefault="005D0085" w:rsidP="00EC7440">
            <w:pPr>
              <w:rPr>
                <w:i/>
              </w:rPr>
            </w:pPr>
            <w:r>
              <w:rPr>
                <w:i/>
              </w:rPr>
              <w:t>WAIC (SE)</w:t>
            </w:r>
          </w:p>
        </w:tc>
        <w:tc>
          <w:tcPr>
            <w:tcW w:w="2296" w:type="dxa"/>
            <w:tcBorders>
              <w:top w:val="single" w:sz="4" w:space="0" w:color="auto"/>
              <w:bottom w:val="single" w:sz="4" w:space="0" w:color="auto"/>
            </w:tcBorders>
            <w:vAlign w:val="center"/>
          </w:tcPr>
          <w:p w14:paraId="24DF4CA0" w14:textId="77777777" w:rsidR="005D0085" w:rsidRPr="008E021D" w:rsidRDefault="005D0085" w:rsidP="00EC7440">
            <w:pPr>
              <w:rPr>
                <w:i/>
              </w:rPr>
            </w:pPr>
            <w:r>
              <w:rPr>
                <w:i/>
              </w:rPr>
              <w:t>WAIC weight</w:t>
            </w:r>
          </w:p>
        </w:tc>
        <w:tc>
          <w:tcPr>
            <w:tcW w:w="1477" w:type="dxa"/>
            <w:tcBorders>
              <w:top w:val="single" w:sz="4" w:space="0" w:color="auto"/>
              <w:bottom w:val="single" w:sz="4" w:space="0" w:color="auto"/>
            </w:tcBorders>
            <w:vAlign w:val="center"/>
          </w:tcPr>
          <w:p w14:paraId="258B500C" w14:textId="77777777" w:rsidR="005D0085" w:rsidRDefault="005D0085" w:rsidP="00EC7440">
            <w:r>
              <w:rPr>
                <w:i/>
              </w:rPr>
              <w:t>Bayesian R</w:t>
            </w:r>
            <w:r>
              <w:rPr>
                <w:i/>
                <w:vertAlign w:val="superscript"/>
              </w:rPr>
              <w:t>2</w:t>
            </w:r>
          </w:p>
        </w:tc>
      </w:tr>
      <w:tr w:rsidR="005D0085" w14:paraId="533CDB1C" w14:textId="77777777" w:rsidTr="00EC7440">
        <w:trPr>
          <w:trHeight w:val="433"/>
        </w:trPr>
        <w:tc>
          <w:tcPr>
            <w:tcW w:w="2590" w:type="dxa"/>
            <w:tcBorders>
              <w:top w:val="single" w:sz="4" w:space="0" w:color="auto"/>
            </w:tcBorders>
            <w:vAlign w:val="center"/>
          </w:tcPr>
          <w:p w14:paraId="18886DE6" w14:textId="77777777" w:rsidR="005D0085" w:rsidRDefault="005D0085" w:rsidP="00EC7440">
            <w:bookmarkStart w:id="27" w:name="_GoBack"/>
            <w:bookmarkEnd w:id="27"/>
            <w:r>
              <w:lastRenderedPageBreak/>
              <w:t>Null</w:t>
            </w:r>
          </w:p>
        </w:tc>
        <w:tc>
          <w:tcPr>
            <w:tcW w:w="2001" w:type="dxa"/>
            <w:tcBorders>
              <w:top w:val="single" w:sz="4" w:space="0" w:color="auto"/>
            </w:tcBorders>
            <w:vAlign w:val="center"/>
          </w:tcPr>
          <w:p w14:paraId="44ECC83A" w14:textId="77777777" w:rsidR="005D0085" w:rsidRDefault="005D0085" w:rsidP="00EC7440">
            <w:r w:rsidRPr="00534F07">
              <w:t xml:space="preserve">2346.29 </w:t>
            </w:r>
            <w:r>
              <w:t>(</w:t>
            </w:r>
            <w:r w:rsidRPr="00534F07">
              <w:t>32.74</w:t>
            </w:r>
            <w:r>
              <w:t>)</w:t>
            </w:r>
          </w:p>
        </w:tc>
        <w:tc>
          <w:tcPr>
            <w:tcW w:w="2296" w:type="dxa"/>
            <w:tcBorders>
              <w:top w:val="single" w:sz="4" w:space="0" w:color="auto"/>
            </w:tcBorders>
            <w:vAlign w:val="center"/>
          </w:tcPr>
          <w:p w14:paraId="4ACA3156" w14:textId="77777777" w:rsidR="005D0085" w:rsidRDefault="005D0085" w:rsidP="00EC7440">
            <w:r>
              <w:t>2.41</w:t>
            </w:r>
            <w:r w:rsidRPr="00C21D51">
              <w:t>e-42</w:t>
            </w:r>
          </w:p>
        </w:tc>
        <w:tc>
          <w:tcPr>
            <w:tcW w:w="1477" w:type="dxa"/>
            <w:tcBorders>
              <w:top w:val="single" w:sz="4" w:space="0" w:color="auto"/>
            </w:tcBorders>
            <w:vAlign w:val="center"/>
          </w:tcPr>
          <w:p w14:paraId="49D38908" w14:textId="77777777" w:rsidR="005D0085" w:rsidRDefault="005D0085" w:rsidP="00EC7440">
            <w:r w:rsidRPr="00C21D51">
              <w:t xml:space="preserve">0.48 </w:t>
            </w:r>
            <w:r>
              <w:t>(0.04)</w:t>
            </w:r>
          </w:p>
        </w:tc>
      </w:tr>
      <w:tr w:rsidR="005D0085" w14:paraId="7F731221" w14:textId="77777777" w:rsidTr="00EC7440">
        <w:trPr>
          <w:trHeight w:val="433"/>
        </w:trPr>
        <w:tc>
          <w:tcPr>
            <w:tcW w:w="2590" w:type="dxa"/>
            <w:vAlign w:val="center"/>
          </w:tcPr>
          <w:p w14:paraId="60AEADE4" w14:textId="77777777" w:rsidR="005D0085" w:rsidRDefault="005D0085" w:rsidP="00EC7440">
            <w:r>
              <w:t>Reward phase</w:t>
            </w:r>
          </w:p>
        </w:tc>
        <w:tc>
          <w:tcPr>
            <w:tcW w:w="2001" w:type="dxa"/>
            <w:vAlign w:val="center"/>
          </w:tcPr>
          <w:p w14:paraId="2851F32C" w14:textId="77777777" w:rsidR="005D0085" w:rsidRDefault="005D0085" w:rsidP="00EC7440">
            <w:r w:rsidRPr="00C21D51">
              <w:t xml:space="preserve">2329.70 </w:t>
            </w:r>
            <w:r>
              <w:t>(</w:t>
            </w:r>
            <w:r w:rsidRPr="00C21D51">
              <w:t>35.38</w:t>
            </w:r>
            <w:r>
              <w:t>)</w:t>
            </w:r>
          </w:p>
        </w:tc>
        <w:tc>
          <w:tcPr>
            <w:tcW w:w="2296" w:type="dxa"/>
            <w:vAlign w:val="center"/>
          </w:tcPr>
          <w:p w14:paraId="6AEAB5AD" w14:textId="77777777" w:rsidR="005D0085" w:rsidRDefault="005D0085" w:rsidP="00EC7440">
            <w:r w:rsidRPr="00C21D51">
              <w:t>9.65e-39</w:t>
            </w:r>
          </w:p>
        </w:tc>
        <w:tc>
          <w:tcPr>
            <w:tcW w:w="1477" w:type="dxa"/>
            <w:vAlign w:val="center"/>
          </w:tcPr>
          <w:p w14:paraId="49488DC1" w14:textId="77777777" w:rsidR="005D0085" w:rsidRDefault="005D0085" w:rsidP="00EC7440">
            <w:r w:rsidRPr="00C21D51">
              <w:t>0.5</w:t>
            </w:r>
            <w:r>
              <w:t>6</w:t>
            </w:r>
            <w:r w:rsidRPr="00C21D51">
              <w:t xml:space="preserve"> </w:t>
            </w:r>
            <w:r>
              <w:t>(</w:t>
            </w:r>
            <w:r w:rsidRPr="00C21D51">
              <w:t>0.04</w:t>
            </w:r>
            <w:r>
              <w:t>)</w:t>
            </w:r>
          </w:p>
        </w:tc>
      </w:tr>
      <w:tr w:rsidR="005D0085" w14:paraId="67071F3D" w14:textId="77777777" w:rsidTr="00EC7440">
        <w:trPr>
          <w:trHeight w:val="415"/>
        </w:trPr>
        <w:tc>
          <w:tcPr>
            <w:tcW w:w="2590" w:type="dxa"/>
          </w:tcPr>
          <w:p w14:paraId="7C8B8734" w14:textId="77777777" w:rsidR="005D0085" w:rsidRDefault="005D0085" w:rsidP="00EC7440">
            <w:r>
              <w:t>Interaction</w:t>
            </w:r>
          </w:p>
        </w:tc>
        <w:tc>
          <w:tcPr>
            <w:tcW w:w="2001" w:type="dxa"/>
          </w:tcPr>
          <w:p w14:paraId="0FCEC29D" w14:textId="77777777" w:rsidR="005D0085" w:rsidRDefault="005D0085" w:rsidP="00EC7440">
            <w:r w:rsidRPr="00C21D51">
              <w:t xml:space="preserve">2154.64 </w:t>
            </w:r>
            <w:r>
              <w:t>(</w:t>
            </w:r>
            <w:r w:rsidRPr="00C21D51">
              <w:t>25.19</w:t>
            </w:r>
            <w:r>
              <w:t>)</w:t>
            </w:r>
          </w:p>
        </w:tc>
        <w:tc>
          <w:tcPr>
            <w:tcW w:w="2296" w:type="dxa"/>
          </w:tcPr>
          <w:p w14:paraId="0A0CCA18" w14:textId="77777777" w:rsidR="005D0085" w:rsidRDefault="005D0085" w:rsidP="00EC7440">
            <w:r w:rsidRPr="00C21D51">
              <w:t>1.00e+00</w:t>
            </w:r>
          </w:p>
        </w:tc>
        <w:tc>
          <w:tcPr>
            <w:tcW w:w="1477" w:type="dxa"/>
          </w:tcPr>
          <w:p w14:paraId="27B1B205" w14:textId="77777777" w:rsidR="005D0085" w:rsidRDefault="005D0085" w:rsidP="00EC7440">
            <w:r w:rsidRPr="00C21D51">
              <w:t xml:space="preserve">0.84 </w:t>
            </w:r>
            <w:r>
              <w:t>(0.03)</w:t>
            </w:r>
          </w:p>
        </w:tc>
      </w:tr>
    </w:tbl>
    <w:p w14:paraId="32F6AA69" w14:textId="77777777" w:rsidR="005D0085" w:rsidRDefault="005D0085" w:rsidP="00876BCA"/>
    <w:p w14:paraId="40F6BFD7" w14:textId="77777777" w:rsidR="00876BCA" w:rsidRDefault="00876BCA" w:rsidP="00876BCA"/>
    <w:p w14:paraId="1DC078F8" w14:textId="77777777" w:rsidR="00702F44" w:rsidRDefault="00702F44" w:rsidP="00702F44"/>
    <w:p w14:paraId="54B981E8" w14:textId="77777777" w:rsidR="006F3879" w:rsidRDefault="006F3879" w:rsidP="006F3879">
      <w:pPr>
        <w:pStyle w:val="ListParagraph"/>
        <w:numPr>
          <w:ilvl w:val="0"/>
          <w:numId w:val="39"/>
        </w:numPr>
      </w:pPr>
      <w:r>
        <w:t>The winning model:</w:t>
      </w:r>
    </w:p>
    <w:p w14:paraId="6BB99425" w14:textId="77777777" w:rsidR="006F3879" w:rsidRDefault="006F3879" w:rsidP="006F3879">
      <w:pPr>
        <w:pStyle w:val="ListParagraph"/>
        <w:numPr>
          <w:ilvl w:val="1"/>
          <w:numId w:val="39"/>
        </w:numPr>
      </w:pPr>
      <w:r>
        <w:t xml:space="preserve">Plot – pirate, but only with the distribution and maybe with the </w:t>
      </w:r>
      <w:proofErr w:type="spellStart"/>
      <w:r>
        <w:t>CrI</w:t>
      </w:r>
      <w:proofErr w:type="spellEnd"/>
    </w:p>
    <w:p w14:paraId="49753ABD" w14:textId="77777777" w:rsidR="006F3879" w:rsidRDefault="006F3879" w:rsidP="006F3879">
      <w:pPr>
        <w:pStyle w:val="ListParagraph"/>
        <w:numPr>
          <w:ilvl w:val="1"/>
          <w:numId w:val="39"/>
        </w:numPr>
      </w:pPr>
      <w:r>
        <w:t>Posterior predictive checks (</w:t>
      </w:r>
      <w:proofErr w:type="spellStart"/>
      <w:r>
        <w:t>pp_check</w:t>
      </w:r>
      <w:proofErr w:type="spellEnd"/>
      <w:r>
        <w:t xml:space="preserve">, </w:t>
      </w:r>
      <w:proofErr w:type="spellStart"/>
      <w:r>
        <w:t>stat_grouped</w:t>
      </w:r>
      <w:proofErr w:type="spellEnd"/>
      <w:r>
        <w:t xml:space="preserve"> plot for every condition for the winning model)</w:t>
      </w:r>
    </w:p>
    <w:p w14:paraId="315B42B2" w14:textId="77777777" w:rsidR="006F3879" w:rsidRDefault="006F3879" w:rsidP="006F3879">
      <w:pPr>
        <w:pStyle w:val="ListParagraph"/>
        <w:numPr>
          <w:ilvl w:val="1"/>
          <w:numId w:val="39"/>
        </w:numPr>
      </w:pPr>
      <w:r>
        <w:t xml:space="preserve">Bayes R2 (put it in a table for all models: WAIC, WAIC weights, and </w:t>
      </w:r>
      <w:proofErr w:type="spellStart"/>
      <w:r>
        <w:t>bayes</w:t>
      </w:r>
      <w:proofErr w:type="spellEnd"/>
      <w:r>
        <w:t xml:space="preserve"> R2)</w:t>
      </w:r>
    </w:p>
    <w:p w14:paraId="151A7EEF" w14:textId="77777777" w:rsidR="006F3879" w:rsidRDefault="006F3879" w:rsidP="006F3879">
      <w:pPr>
        <w:pStyle w:val="ListParagraph"/>
        <w:numPr>
          <w:ilvl w:val="1"/>
          <w:numId w:val="39"/>
        </w:numPr>
      </w:pPr>
      <w:r>
        <w:t>Inference</w:t>
      </w:r>
    </w:p>
    <w:p w14:paraId="34844941" w14:textId="77777777" w:rsidR="006F3879" w:rsidRDefault="006F3879" w:rsidP="006F3879">
      <w:pPr>
        <w:pStyle w:val="ListParagraph"/>
        <w:numPr>
          <w:ilvl w:val="2"/>
          <w:numId w:val="39"/>
        </w:numPr>
      </w:pPr>
      <w:r>
        <w:t>Probability (in percent) that there is a difference</w:t>
      </w:r>
    </w:p>
    <w:p w14:paraId="51FAFF74" w14:textId="77777777" w:rsidR="006F3879" w:rsidRPr="00BE710C" w:rsidRDefault="006F3879" w:rsidP="006F3879">
      <w:pPr>
        <w:pStyle w:val="ListParagraph"/>
        <w:numPr>
          <w:ilvl w:val="2"/>
          <w:numId w:val="39"/>
        </w:numPr>
      </w:pPr>
      <w:r>
        <w:t>Evidence ratios for comparing different conditions</w:t>
      </w:r>
    </w:p>
    <w:p w14:paraId="1A53D29F" w14:textId="3859DD6F" w:rsidR="00BE710C" w:rsidRDefault="00BE710C" w:rsidP="00BE710C"/>
    <w:p w14:paraId="6A90B13B" w14:textId="332C5E75" w:rsidR="0021140C" w:rsidRDefault="0021140C">
      <w:r>
        <w:br w:type="page"/>
      </w:r>
    </w:p>
    <w:p w14:paraId="0A2B91AF" w14:textId="15047200" w:rsidR="009508C9" w:rsidRDefault="009508C9" w:rsidP="00BC3FB6">
      <w:pPr>
        <w:pStyle w:val="Heading1"/>
        <w:spacing w:before="0" w:after="240"/>
      </w:pPr>
      <w:r>
        <w:lastRenderedPageBreak/>
        <w:t>Discussion</w:t>
      </w:r>
    </w:p>
    <w:p w14:paraId="723EB04E" w14:textId="77777777" w:rsidR="0021140C" w:rsidRDefault="0021140C" w:rsidP="00EC4518">
      <w:pPr>
        <w:spacing w:line="360" w:lineRule="auto"/>
        <w:jc w:val="center"/>
        <w:rPr>
          <w:i/>
        </w:rPr>
      </w:pPr>
    </w:p>
    <w:p w14:paraId="4F70C000" w14:textId="1AD82CE3" w:rsidR="00D9055B" w:rsidRPr="00D9055B" w:rsidRDefault="00D9055B" w:rsidP="00EC4518">
      <w:pPr>
        <w:spacing w:line="360" w:lineRule="auto"/>
        <w:jc w:val="center"/>
        <w:rPr>
          <w:i/>
        </w:rPr>
      </w:pPr>
      <w:r>
        <w:rPr>
          <w:i/>
        </w:rPr>
        <w:t>1500 word limit including citations</w:t>
      </w:r>
    </w:p>
    <w:p w14:paraId="3815A2B2" w14:textId="4B02E05D" w:rsidR="00BE2DD8" w:rsidRDefault="00BE2DD8" w:rsidP="00BE2DD8">
      <w:pPr>
        <w:spacing w:line="480" w:lineRule="auto"/>
        <w:jc w:val="both"/>
      </w:pPr>
      <w:r>
        <w:tab/>
      </w:r>
      <w:r w:rsidR="007B104B">
        <w:t xml:space="preserve"> </w:t>
      </w:r>
    </w:p>
    <w:p w14:paraId="48662427" w14:textId="6C9A4183" w:rsidR="00F35FBF" w:rsidRDefault="00F35FBF">
      <w:r>
        <w:br w:type="page"/>
      </w:r>
    </w:p>
    <w:p w14:paraId="310F606E" w14:textId="1749C8C4"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78237247" w:rsidR="00ED1620" w:rsidRDefault="00ED1620" w:rsidP="00ED1620">
      <w:pPr>
        <w:spacing w:after="0" w:line="480" w:lineRule="auto"/>
        <w:jc w:val="both"/>
      </w:pPr>
      <w:r>
        <w:t xml:space="preserve">We would like to thank </w:t>
      </w:r>
      <w:commentRangeStart w:id="28"/>
      <w:r>
        <w:t xml:space="preserve">Dr. Inez </w:t>
      </w:r>
      <w:proofErr w:type="spellStart"/>
      <w:r>
        <w:t>Greven</w:t>
      </w:r>
      <w:proofErr w:type="spellEnd"/>
      <w:r>
        <w:t xml:space="preserve"> </w:t>
      </w:r>
      <w:commentRangeEnd w:id="28"/>
      <w:r>
        <w:rPr>
          <w:rStyle w:val="CommentReference"/>
        </w:rPr>
        <w:commentReference w:id="28"/>
      </w:r>
      <w:r>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BBA7B72" w:rsidR="00CC0973" w:rsidRPr="00D92BFE" w:rsidRDefault="00CC0973" w:rsidP="00CC0973">
      <w:pPr>
        <w:spacing w:line="480" w:lineRule="auto"/>
        <w:jc w:val="both"/>
        <w:rPr>
          <w:rFonts w:eastAsia="Times New Roman"/>
          <w:szCs w:val="24"/>
        </w:rPr>
      </w:pPr>
      <w:r w:rsidRPr="0002004A">
        <w:rPr>
          <w:rFonts w:eastAsia="Times New Roman"/>
          <w:szCs w:val="24"/>
        </w:rPr>
        <w:t xml:space="preserve">Raw and pre-processed data, </w:t>
      </w:r>
      <w:commentRangeStart w:id="29"/>
      <w:r w:rsidRPr="0002004A">
        <w:rPr>
          <w:rFonts w:eastAsia="Times New Roman"/>
          <w:szCs w:val="24"/>
        </w:rPr>
        <w:t>m</w:t>
      </w:r>
      <w:r w:rsidR="000A774E">
        <w:rPr>
          <w:rFonts w:eastAsia="Times New Roman"/>
          <w:szCs w:val="24"/>
        </w:rPr>
        <w:t>at</w:t>
      </w:r>
      <w:r w:rsidRPr="0002004A">
        <w:rPr>
          <w:rFonts w:eastAsia="Times New Roman"/>
          <w:szCs w:val="24"/>
        </w:rPr>
        <w:t>erials</w:t>
      </w:r>
      <w:commentRangeEnd w:id="29"/>
      <w:r w:rsidR="000A774E">
        <w:rPr>
          <w:rStyle w:val="CommentReference"/>
        </w:rPr>
        <w:commentReference w:id="29"/>
      </w:r>
      <w:r w:rsidRPr="0002004A">
        <w:rPr>
          <w:rFonts w:eastAsia="Times New Roman"/>
          <w:szCs w:val="24"/>
        </w:rPr>
        <w:t xml:space="preserve">, and analysis scripts are available </w:t>
      </w:r>
      <w:commentRangeStart w:id="30"/>
      <w:r w:rsidR="00054E36">
        <w:rPr>
          <w:rFonts w:eastAsia="Times New Roman"/>
          <w:szCs w:val="24"/>
        </w:rPr>
        <w:t>at</w:t>
      </w:r>
      <w:commentRangeEnd w:id="30"/>
      <w:r w:rsidR="000A774E">
        <w:rPr>
          <w:rStyle w:val="CommentReference"/>
        </w:rPr>
        <w:commentReference w:id="30"/>
      </w:r>
      <w:r w:rsidRPr="0002004A">
        <w:rPr>
          <w:rFonts w:eastAsia="Times New Roman"/>
          <w:szCs w:val="24"/>
        </w:rPr>
        <w:t xml:space="preserve"> </w:t>
      </w:r>
      <w:r w:rsidR="000A774E">
        <w:rPr>
          <w:rFonts w:eastAsia="Times New Roman"/>
          <w:szCs w:val="24"/>
        </w:rPr>
        <w:fldChar w:fldCharType="begin"/>
      </w:r>
      <w:r w:rsidR="000A774E">
        <w:rPr>
          <w:rFonts w:eastAsia="Times New Roman"/>
          <w:szCs w:val="24"/>
        </w:rPr>
        <w:instrText xml:space="preserve"> HYPERLINK "</w:instrText>
      </w:r>
      <w:r w:rsidR="000A774E" w:rsidRPr="000A774E">
        <w:rPr>
          <w:rPrChange w:id="31" w:author="Antonio Schettino" w:date="2018-07-16T10:13:00Z">
            <w:rPr>
              <w:rStyle w:val="Hyperlink"/>
              <w:rFonts w:eastAsia="Times New Roman"/>
              <w:szCs w:val="24"/>
            </w:rPr>
          </w:rPrChange>
        </w:rPr>
        <w:instrText>https://osf.io/xxxxx/</w:instrText>
      </w:r>
      <w:r w:rsidR="000A774E">
        <w:rPr>
          <w:rFonts w:eastAsia="Times New Roman"/>
          <w:szCs w:val="24"/>
        </w:rPr>
        <w:instrText xml:space="preserve">" </w:instrText>
      </w:r>
      <w:r w:rsidR="000A774E">
        <w:rPr>
          <w:rFonts w:eastAsia="Times New Roman"/>
          <w:szCs w:val="24"/>
        </w:rPr>
        <w:fldChar w:fldCharType="separate"/>
      </w:r>
      <w:r w:rsidR="000A774E" w:rsidRPr="000A774E">
        <w:rPr>
          <w:rStyle w:val="Hyperlink"/>
          <w:rFonts w:eastAsia="Times New Roman"/>
          <w:szCs w:val="24"/>
        </w:rPr>
        <w:t>https://osf.io/xxxxx/</w:t>
      </w:r>
      <w:r w:rsidR="000A774E">
        <w:rPr>
          <w:rFonts w:eastAsia="Times New Roman"/>
          <w:szCs w:val="24"/>
        </w:rPr>
        <w:fldChar w:fldCharType="end"/>
      </w:r>
      <w:hyperlink r:id="rId11"/>
      <w:r w:rsidRPr="00A36B42">
        <w:rPr>
          <w:rFonts w:eastAsia="Times New Roman"/>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Default="007F7776" w:rsidP="00BC3FB6">
      <w:pPr>
        <w:pStyle w:val="Heading1"/>
        <w:spacing w:before="0" w:after="240"/>
        <w:rPr>
          <w:lang w:val="de-DE"/>
        </w:rPr>
      </w:pPr>
      <w:r w:rsidRPr="007E7285">
        <w:rPr>
          <w:lang w:val="de-DE"/>
        </w:rPr>
        <w:lastRenderedPageBreak/>
        <w:t>References</w:t>
      </w:r>
    </w:p>
    <w:p w14:paraId="6A1DEAA3" w14:textId="4F20AED2" w:rsidR="00B1021D" w:rsidRPr="00B1021D" w:rsidRDefault="009214B6" w:rsidP="00B1021D">
      <w:pPr>
        <w:widowControl w:val="0"/>
        <w:autoSpaceDE w:val="0"/>
        <w:autoSpaceDN w:val="0"/>
        <w:adjustRightInd w:val="0"/>
        <w:spacing w:after="0" w:line="480" w:lineRule="auto"/>
        <w:ind w:left="480" w:hanging="480"/>
        <w:rPr>
          <w:noProof/>
          <w:szCs w:val="24"/>
        </w:rPr>
      </w:pPr>
      <w:r>
        <w:rPr>
          <w:b/>
        </w:rPr>
        <w:fldChar w:fldCharType="begin" w:fldLock="1"/>
      </w:r>
      <w:r w:rsidRPr="00BC3FB6">
        <w:rPr>
          <w:b/>
        </w:rPr>
        <w:instrText xml:space="preserve">ADDIN Mendeley Bibliography CSL_BIBLIOGRAPHY </w:instrText>
      </w:r>
      <w:r>
        <w:rPr>
          <w:b/>
        </w:rPr>
        <w:fldChar w:fldCharType="separate"/>
      </w:r>
      <w:r w:rsidR="00B1021D" w:rsidRPr="00BC3FB6">
        <w:rPr>
          <w:noProof/>
          <w:szCs w:val="24"/>
        </w:rPr>
        <w:t xml:space="preserve">Andersen, S. K., &amp; Müller, M. M. (2010). </w:t>
      </w:r>
      <w:r w:rsidR="00B1021D" w:rsidRPr="00B1021D">
        <w:rPr>
          <w:noProof/>
          <w:szCs w:val="24"/>
        </w:rPr>
        <w:t xml:space="preserve">Behavioral performance follows the time course of neural facilitation and suppression during cued shifts of feature-selective attention. </w:t>
      </w:r>
      <w:r w:rsidR="00B1021D" w:rsidRPr="00B1021D">
        <w:rPr>
          <w:i/>
          <w:iCs/>
          <w:noProof/>
          <w:szCs w:val="24"/>
        </w:rPr>
        <w:t>Proceedings of the National Academy of Sciences of the United States of America</w:t>
      </w:r>
      <w:r w:rsidR="00B1021D" w:rsidRPr="00B1021D">
        <w:rPr>
          <w:noProof/>
          <w:szCs w:val="24"/>
        </w:rPr>
        <w:t xml:space="preserve">, </w:t>
      </w:r>
      <w:r w:rsidR="00B1021D" w:rsidRPr="00B1021D">
        <w:rPr>
          <w:i/>
          <w:iCs/>
          <w:noProof/>
          <w:szCs w:val="24"/>
        </w:rPr>
        <w:t>107</w:t>
      </w:r>
      <w:r w:rsidR="00B1021D" w:rsidRPr="00B1021D">
        <w:rPr>
          <w:noProof/>
          <w:szCs w:val="24"/>
        </w:rPr>
        <w:t>(31), 13878–13882. https://doi.org/10.1073/pnas.1002436107</w:t>
      </w:r>
    </w:p>
    <w:p w14:paraId="18BF62FB"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Andersen, S. K., Müller, M. M., &amp; Hillyard, S. A. (2012). Tracking the allocation of attention in visual scenes with steady-state evoked potentials. In </w:t>
      </w:r>
      <w:r w:rsidRPr="00B1021D">
        <w:rPr>
          <w:i/>
          <w:iCs/>
          <w:noProof/>
          <w:szCs w:val="24"/>
        </w:rPr>
        <w:t>Cognitive neuroscience of attention</w:t>
      </w:r>
      <w:r w:rsidRPr="00B1021D">
        <w:rPr>
          <w:noProof/>
          <w:szCs w:val="24"/>
        </w:rPr>
        <w:t xml:space="preserve"> (pp. 197–216).</w:t>
      </w:r>
    </w:p>
    <w:p w14:paraId="01450304"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Anderson, B. A. (2016). The attention habit: How reward learning shapes attentional selection. </w:t>
      </w:r>
      <w:r w:rsidRPr="00B1021D">
        <w:rPr>
          <w:i/>
          <w:iCs/>
          <w:noProof/>
          <w:szCs w:val="24"/>
        </w:rPr>
        <w:t>Annals of the New York Academy of Sciences</w:t>
      </w:r>
      <w:r w:rsidRPr="00B1021D">
        <w:rPr>
          <w:noProof/>
          <w:szCs w:val="24"/>
        </w:rPr>
        <w:t xml:space="preserve">, </w:t>
      </w:r>
      <w:r w:rsidRPr="00B1021D">
        <w:rPr>
          <w:i/>
          <w:iCs/>
          <w:noProof/>
          <w:szCs w:val="24"/>
        </w:rPr>
        <w:t>1369</w:t>
      </w:r>
      <w:r w:rsidRPr="00B1021D">
        <w:rPr>
          <w:noProof/>
          <w:szCs w:val="24"/>
        </w:rPr>
        <w:t>(1), 24–39. https://doi.org/10.1111/nyas.12957</w:t>
      </w:r>
    </w:p>
    <w:p w14:paraId="4F915D0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Bürkner, P.-C. (2016). brms: An R package for Bayesian multilevel models using Stan. </w:t>
      </w:r>
      <w:r w:rsidRPr="00B1021D">
        <w:rPr>
          <w:i/>
          <w:iCs/>
          <w:noProof/>
          <w:szCs w:val="24"/>
        </w:rPr>
        <w:t>Journal of Statistical Software</w:t>
      </w:r>
      <w:r w:rsidRPr="00B1021D">
        <w:rPr>
          <w:noProof/>
          <w:szCs w:val="24"/>
        </w:rPr>
        <w:t xml:space="preserve">, </w:t>
      </w:r>
      <w:r w:rsidRPr="00B1021D">
        <w:rPr>
          <w:i/>
          <w:iCs/>
          <w:noProof/>
          <w:szCs w:val="24"/>
        </w:rPr>
        <w:t>80</w:t>
      </w:r>
      <w:r w:rsidRPr="00B1021D">
        <w:rPr>
          <w:noProof/>
          <w:szCs w:val="24"/>
        </w:rPr>
        <w:t>(1), 1–28.</w:t>
      </w:r>
    </w:p>
    <w:p w14:paraId="16AAFF0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arpenter, B., Gelman, A., Hoffman, M., Lee, D., Goodrich, B., Betancourt, M., … Riddell, A. (2016). Stan: A probabilistic programming language. </w:t>
      </w:r>
      <w:r w:rsidRPr="00B1021D">
        <w:rPr>
          <w:i/>
          <w:iCs/>
          <w:noProof/>
          <w:szCs w:val="24"/>
        </w:rPr>
        <w:t>Journal of Statistical Software</w:t>
      </w:r>
      <w:r w:rsidRPr="00B1021D">
        <w:rPr>
          <w:noProof/>
          <w:szCs w:val="24"/>
        </w:rPr>
        <w:t xml:space="preserve">, </w:t>
      </w:r>
      <w:r w:rsidRPr="00B1021D">
        <w:rPr>
          <w:i/>
          <w:iCs/>
          <w:noProof/>
          <w:szCs w:val="24"/>
        </w:rPr>
        <w:t>2</w:t>
      </w:r>
      <w:r w:rsidRPr="00B1021D">
        <w:rPr>
          <w:noProof/>
          <w:szCs w:val="24"/>
        </w:rPr>
        <w:t>(20), 1–37.</w:t>
      </w:r>
    </w:p>
    <w:p w14:paraId="3906B644"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helazzi, L., Perlato, A., Santandrea, E., &amp; Della Libera, C. (2013). Rewards teach visual selective attention. </w:t>
      </w:r>
      <w:r w:rsidRPr="00B1021D">
        <w:rPr>
          <w:i/>
          <w:iCs/>
          <w:noProof/>
          <w:szCs w:val="24"/>
        </w:rPr>
        <w:t>Vision Research</w:t>
      </w:r>
      <w:r w:rsidRPr="00B1021D">
        <w:rPr>
          <w:noProof/>
          <w:szCs w:val="24"/>
        </w:rPr>
        <w:t xml:space="preserve">, </w:t>
      </w:r>
      <w:r w:rsidRPr="00B1021D">
        <w:rPr>
          <w:i/>
          <w:iCs/>
          <w:noProof/>
          <w:szCs w:val="24"/>
        </w:rPr>
        <w:t>85</w:t>
      </w:r>
      <w:r w:rsidRPr="00B1021D">
        <w:rPr>
          <w:noProof/>
          <w:szCs w:val="24"/>
        </w:rPr>
        <w:t>, 58–62. https://doi.org/10.1016/j.visres.2012.12.005</w:t>
      </w:r>
    </w:p>
    <w:p w14:paraId="518B18CE"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hun, M. M., Golomb, J. D., &amp; Turk-Browne, N. B. (2011). A Taxonomy of External and Internal Attention. </w:t>
      </w:r>
      <w:r w:rsidRPr="00B1021D">
        <w:rPr>
          <w:i/>
          <w:iCs/>
          <w:noProof/>
          <w:szCs w:val="24"/>
        </w:rPr>
        <w:t>Annual Review of Psychology</w:t>
      </w:r>
      <w:r w:rsidRPr="00B1021D">
        <w:rPr>
          <w:noProof/>
          <w:szCs w:val="24"/>
        </w:rPr>
        <w:t xml:space="preserve">, </w:t>
      </w:r>
      <w:r w:rsidRPr="00B1021D">
        <w:rPr>
          <w:i/>
          <w:iCs/>
          <w:noProof/>
          <w:szCs w:val="24"/>
        </w:rPr>
        <w:t>62</w:t>
      </w:r>
      <w:r w:rsidRPr="00B1021D">
        <w:rPr>
          <w:noProof/>
          <w:szCs w:val="24"/>
        </w:rPr>
        <w:t>(1), 73–101. https://doi.org/10.1146/annurev.psych.093008.100427</w:t>
      </w:r>
    </w:p>
    <w:p w14:paraId="60438953"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Della Libera, C., &amp; Chelazzi, L. (2009). Learning to attend and to ignore is a matter of gains and losses. </w:t>
      </w:r>
      <w:r w:rsidRPr="00B1021D">
        <w:rPr>
          <w:i/>
          <w:iCs/>
          <w:noProof/>
          <w:szCs w:val="24"/>
        </w:rPr>
        <w:t>Psychological Science</w:t>
      </w:r>
      <w:r w:rsidRPr="00B1021D">
        <w:rPr>
          <w:noProof/>
          <w:szCs w:val="24"/>
        </w:rPr>
        <w:t xml:space="preserve">, </w:t>
      </w:r>
      <w:r w:rsidRPr="00B1021D">
        <w:rPr>
          <w:i/>
          <w:iCs/>
          <w:noProof/>
          <w:szCs w:val="24"/>
        </w:rPr>
        <w:t>20</w:t>
      </w:r>
      <w:r w:rsidRPr="00B1021D">
        <w:rPr>
          <w:noProof/>
          <w:szCs w:val="24"/>
        </w:rPr>
        <w:t>(6), 778–784. https://doi.org/10.1111/j.1467-9280.2009.02360.x</w:t>
      </w:r>
    </w:p>
    <w:p w14:paraId="19F823F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lastRenderedPageBreak/>
        <w:t xml:space="preserve">Desimone, R., &amp; Duncan, J. (1995). Neural Mechanisms of Selective Visual. </w:t>
      </w:r>
      <w:r w:rsidRPr="00B1021D">
        <w:rPr>
          <w:i/>
          <w:iCs/>
          <w:noProof/>
          <w:szCs w:val="24"/>
        </w:rPr>
        <w:t>Annual Review of Neuroscience</w:t>
      </w:r>
      <w:r w:rsidRPr="00B1021D">
        <w:rPr>
          <w:noProof/>
          <w:szCs w:val="24"/>
        </w:rPr>
        <w:t xml:space="preserve">, </w:t>
      </w:r>
      <w:r w:rsidRPr="00B1021D">
        <w:rPr>
          <w:i/>
          <w:iCs/>
          <w:noProof/>
          <w:szCs w:val="24"/>
        </w:rPr>
        <w:t>18</w:t>
      </w:r>
      <w:r w:rsidRPr="00B1021D">
        <w:rPr>
          <w:noProof/>
          <w:szCs w:val="24"/>
        </w:rPr>
        <w:t>(1), 193–222. https://doi.org/10.1146/annurev.ne.18.030195.001205</w:t>
      </w:r>
    </w:p>
    <w:p w14:paraId="5F88D3BC"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Failing, M., &amp; Theeuwes, J. (2017). Selection history: How reward modulates selectivity of visual attention. </w:t>
      </w:r>
      <w:r w:rsidRPr="00B1021D">
        <w:rPr>
          <w:i/>
          <w:iCs/>
          <w:noProof/>
          <w:szCs w:val="24"/>
        </w:rPr>
        <w:t>Psychonomic Bulletin and Review</w:t>
      </w:r>
      <w:r w:rsidRPr="00B1021D">
        <w:rPr>
          <w:noProof/>
          <w:szCs w:val="24"/>
        </w:rPr>
        <w:t>, 1–25. https://doi.org/10.3758/s13423-017-1380-y</w:t>
      </w:r>
    </w:p>
    <w:p w14:paraId="1F2FA9B1"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Franken, I. H. A., Muris, P., &amp; Rassin, E. (2005). Psychometric properties of the Dutch BIS/BAS scales. </w:t>
      </w:r>
      <w:r w:rsidRPr="00B1021D">
        <w:rPr>
          <w:i/>
          <w:iCs/>
          <w:noProof/>
          <w:szCs w:val="24"/>
        </w:rPr>
        <w:t>Journal of Psychopathology and Behavioral Assessment</w:t>
      </w:r>
      <w:r w:rsidRPr="00B1021D">
        <w:rPr>
          <w:noProof/>
          <w:szCs w:val="24"/>
        </w:rPr>
        <w:t xml:space="preserve">, </w:t>
      </w:r>
      <w:r w:rsidRPr="00B1021D">
        <w:rPr>
          <w:i/>
          <w:iCs/>
          <w:noProof/>
          <w:szCs w:val="24"/>
        </w:rPr>
        <w:t>27</w:t>
      </w:r>
      <w:r w:rsidRPr="00B1021D">
        <w:rPr>
          <w:noProof/>
          <w:szCs w:val="24"/>
        </w:rPr>
        <w:t>(1), 25–30. https://doi.org/10.1007/s10862-005-3262-2</w:t>
      </w:r>
    </w:p>
    <w:p w14:paraId="028DAF57"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Maunsell, J. H. R. (2004). Neuronal representations of cognitive state: Reward or attention? </w:t>
      </w:r>
      <w:r w:rsidRPr="00B1021D">
        <w:rPr>
          <w:i/>
          <w:iCs/>
          <w:noProof/>
          <w:szCs w:val="24"/>
        </w:rPr>
        <w:t>Trends in Cognitive Sciences</w:t>
      </w:r>
      <w:r w:rsidRPr="00B1021D">
        <w:rPr>
          <w:noProof/>
          <w:szCs w:val="24"/>
        </w:rPr>
        <w:t xml:space="preserve">, </w:t>
      </w:r>
      <w:r w:rsidRPr="00B1021D">
        <w:rPr>
          <w:i/>
          <w:iCs/>
          <w:noProof/>
          <w:szCs w:val="24"/>
        </w:rPr>
        <w:t>8</w:t>
      </w:r>
      <w:r w:rsidRPr="00B1021D">
        <w:rPr>
          <w:noProof/>
          <w:szCs w:val="24"/>
        </w:rPr>
        <w:t>(6), 261–265. https://doi.org/10.1016/j.tics.2004.04.003</w:t>
      </w:r>
    </w:p>
    <w:p w14:paraId="108C4D63"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Muller, M. M., Andersen, S., Trujillo, N. J., Valdes-Sosa, P., Malinowski, P., &amp; Hillyard, S. A. (2006). Feature-selective attention enhances color signals in early visual areas of the human brain. </w:t>
      </w:r>
      <w:r w:rsidRPr="00B1021D">
        <w:rPr>
          <w:i/>
          <w:iCs/>
          <w:noProof/>
          <w:szCs w:val="24"/>
        </w:rPr>
        <w:t>Proceedings of the National Academy of Sciences</w:t>
      </w:r>
      <w:r w:rsidRPr="00B1021D">
        <w:rPr>
          <w:noProof/>
          <w:szCs w:val="24"/>
        </w:rPr>
        <w:t xml:space="preserve">, </w:t>
      </w:r>
      <w:r w:rsidRPr="00B1021D">
        <w:rPr>
          <w:i/>
          <w:iCs/>
          <w:noProof/>
          <w:szCs w:val="24"/>
        </w:rPr>
        <w:t>103</w:t>
      </w:r>
      <w:r w:rsidRPr="00B1021D">
        <w:rPr>
          <w:noProof/>
          <w:szCs w:val="24"/>
        </w:rPr>
        <w:t>(38), 14250–14254. https://doi.org/10.1073/pnas.0606668103</w:t>
      </w:r>
    </w:p>
    <w:p w14:paraId="71818BF5"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Norcia, A. M., Appelbaum, L. G., Ales, J. M., Cottereau, B. R., &amp; Rossion, B. (2015). The steady-state visual evoked potential in vision research : A review. </w:t>
      </w:r>
      <w:r w:rsidRPr="00B1021D">
        <w:rPr>
          <w:i/>
          <w:iCs/>
          <w:noProof/>
          <w:szCs w:val="24"/>
        </w:rPr>
        <w:t>Journal of Vision</w:t>
      </w:r>
      <w:r w:rsidRPr="00B1021D">
        <w:rPr>
          <w:noProof/>
          <w:szCs w:val="24"/>
        </w:rPr>
        <w:t xml:space="preserve">, </w:t>
      </w:r>
      <w:r w:rsidRPr="00B1021D">
        <w:rPr>
          <w:i/>
          <w:iCs/>
          <w:noProof/>
          <w:szCs w:val="24"/>
        </w:rPr>
        <w:t>15</w:t>
      </w:r>
      <w:r w:rsidRPr="00B1021D">
        <w:rPr>
          <w:noProof/>
          <w:szCs w:val="24"/>
        </w:rPr>
        <w:t>(6), 1–46. https://doi.org/10.1167/15.6.4.doi</w:t>
      </w:r>
    </w:p>
    <w:p w14:paraId="11E3214E"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Roelfsema, P. R., van Ooyen, A., &amp; Watanabe, T. (2010). Perceptual learning rules based on reinforcers and attention. </w:t>
      </w:r>
      <w:r w:rsidRPr="00B1021D">
        <w:rPr>
          <w:i/>
          <w:iCs/>
          <w:noProof/>
          <w:szCs w:val="24"/>
        </w:rPr>
        <w:t>Trends in Cognitive Sciences</w:t>
      </w:r>
      <w:r w:rsidRPr="00B1021D">
        <w:rPr>
          <w:noProof/>
          <w:szCs w:val="24"/>
        </w:rPr>
        <w:t xml:space="preserve">, </w:t>
      </w:r>
      <w:r w:rsidRPr="00B1021D">
        <w:rPr>
          <w:i/>
          <w:iCs/>
          <w:noProof/>
          <w:szCs w:val="24"/>
        </w:rPr>
        <w:t>14</w:t>
      </w:r>
      <w:r w:rsidRPr="00B1021D">
        <w:rPr>
          <w:noProof/>
          <w:szCs w:val="24"/>
        </w:rPr>
        <w:t>(2), 64–71. https://doi.org/10.1016/j.tics.2009.11.005</w:t>
      </w:r>
    </w:p>
    <w:p w14:paraId="51816502"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Team, Rs. (2015). RStudio: Integrated Development for R. Boston, MA: RStudio, Inc. Retrieved from http://www.rstudio.com/</w:t>
      </w:r>
    </w:p>
    <w:p w14:paraId="6C0CD5FD" w14:textId="77777777" w:rsidR="00B1021D" w:rsidRPr="00B1021D" w:rsidRDefault="00B1021D" w:rsidP="00B1021D">
      <w:pPr>
        <w:widowControl w:val="0"/>
        <w:autoSpaceDE w:val="0"/>
        <w:autoSpaceDN w:val="0"/>
        <w:adjustRightInd w:val="0"/>
        <w:spacing w:after="0" w:line="480" w:lineRule="auto"/>
        <w:ind w:left="480" w:hanging="480"/>
        <w:rPr>
          <w:noProof/>
        </w:rPr>
      </w:pPr>
      <w:r w:rsidRPr="00B1021D">
        <w:rPr>
          <w:noProof/>
          <w:szCs w:val="24"/>
        </w:rPr>
        <w:t xml:space="preserve">Van der Does, A. J. W. (2002). </w:t>
      </w:r>
      <w:r w:rsidRPr="00B5232F">
        <w:rPr>
          <w:i/>
          <w:iCs/>
          <w:noProof/>
          <w:szCs w:val="24"/>
          <w:lang w:val="nl-BE"/>
        </w:rPr>
        <w:t xml:space="preserve">Handleiding bij de Nederlandse versie van beck depression inventory—second edition (BDI-II-NL). </w:t>
      </w:r>
      <w:r w:rsidRPr="00B1021D">
        <w:rPr>
          <w:i/>
          <w:iCs/>
          <w:noProof/>
          <w:szCs w:val="24"/>
        </w:rPr>
        <w:t xml:space="preserve">[The Dutch version of the Beck depression </w:t>
      </w:r>
      <w:r w:rsidRPr="00B1021D">
        <w:rPr>
          <w:i/>
          <w:iCs/>
          <w:noProof/>
          <w:szCs w:val="24"/>
        </w:rPr>
        <w:lastRenderedPageBreak/>
        <w:t>inventory].</w:t>
      </w:r>
      <w:r w:rsidRPr="00B1021D">
        <w:rPr>
          <w:noProof/>
          <w:szCs w:val="24"/>
        </w:rPr>
        <w:t xml:space="preserve"> Amsterdam: Harcourt.</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2"/>
      <w:headerReference w:type="first" r:id="rId13"/>
      <w:footerReference w:type="first" r:id="rId14"/>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ntonio Schettino" w:date="2018-07-16T14:00:00Z" w:initials="AS">
    <w:p w14:paraId="37E5F6D9" w14:textId="68C48251" w:rsidR="00F01C9F" w:rsidRDefault="00F01C9F">
      <w:pPr>
        <w:pStyle w:val="CommentText"/>
      </w:pPr>
      <w:r>
        <w:rPr>
          <w:rStyle w:val="CommentReference"/>
        </w:rPr>
        <w:annotationRef/>
      </w:r>
      <w:r>
        <w:t>Are you sure you want to call acquisition “training” and extinction “test”? Worded like this, it feels as if we were interested in the extinction phase… perhaps we can ask the other authors as well…</w:t>
      </w:r>
    </w:p>
  </w:comment>
  <w:comment w:id="8" w:author="Antonio Schettino" w:date="2018-07-16T12:50:00Z" w:initials="AS">
    <w:p w14:paraId="1800D1A6" w14:textId="7EC6771B" w:rsidR="00F01C9F" w:rsidRDefault="00F01C9F">
      <w:pPr>
        <w:pStyle w:val="CommentText"/>
      </w:pPr>
      <w:r>
        <w:rPr>
          <w:rStyle w:val="CommentReference"/>
        </w:rPr>
        <w:annotationRef/>
      </w:r>
      <w:r>
        <w:t>Do I remember correctly? Or perhaps it was only low-pass at 100 Hz?</w:t>
      </w:r>
    </w:p>
  </w:comment>
  <w:comment w:id="9" w:author="Antonio Schettino" w:date="2018-07-16T11:46:00Z" w:initials="AS">
    <w:p w14:paraId="63F074A8" w14:textId="758297B6" w:rsidR="00F01C9F" w:rsidRDefault="00F01C9F">
      <w:pPr>
        <w:pStyle w:val="CommentText"/>
      </w:pPr>
      <w:r>
        <w:rPr>
          <w:rStyle w:val="CommentReference"/>
        </w:rPr>
        <w:annotationRef/>
      </w:r>
      <w:r>
        <w:t>REFERENCE:</w:t>
      </w:r>
    </w:p>
    <w:p w14:paraId="2E032A3D" w14:textId="3134407B" w:rsidR="00F01C9F" w:rsidRDefault="00F01C9F">
      <w:pPr>
        <w:pStyle w:val="CommentText"/>
      </w:pPr>
    </w:p>
    <w:p w14:paraId="3C9A7471" w14:textId="0B4E9D43" w:rsidR="00F01C9F" w:rsidRDefault="00F01C9F" w:rsidP="007B1A65">
      <w:pPr>
        <w:pStyle w:val="CommentText"/>
      </w:pPr>
      <w:proofErr w:type="spellStart"/>
      <w:r>
        <w:t>Chatrian</w:t>
      </w:r>
      <w:proofErr w:type="spellEnd"/>
      <w:r>
        <w:t xml:space="preserve"> GE, </w:t>
      </w:r>
      <w:proofErr w:type="spellStart"/>
      <w:r>
        <w:t>Lettich</w:t>
      </w:r>
      <w:proofErr w:type="spellEnd"/>
      <w:r>
        <w:t xml:space="preserve"> E, Nelson PL. Ten percent electrode system for topographic studies of spontaneous and evoked EEG activity. Am J EEG </w:t>
      </w:r>
      <w:proofErr w:type="spellStart"/>
      <w:r>
        <w:t>Technol</w:t>
      </w:r>
      <w:proofErr w:type="spellEnd"/>
      <w:r>
        <w:t xml:space="preserve"> 1985;25:83-92</w:t>
      </w:r>
    </w:p>
  </w:comment>
  <w:comment w:id="10" w:author="Antonio Schettino" w:date="2018-07-16T11:51:00Z" w:initials="AS">
    <w:p w14:paraId="45CB1C85" w14:textId="6C9AFE48" w:rsidR="00F01C9F" w:rsidRDefault="00F01C9F">
      <w:pPr>
        <w:pStyle w:val="CommentText"/>
      </w:pPr>
      <w:r>
        <w:rPr>
          <w:rStyle w:val="CommentReference"/>
        </w:rPr>
        <w:annotationRef/>
      </w:r>
      <w:r>
        <w:t>REFERENCE:</w:t>
      </w:r>
    </w:p>
    <w:p w14:paraId="2C3C2257" w14:textId="18D78B1F" w:rsidR="00F01C9F" w:rsidRDefault="00F01C9F">
      <w:pPr>
        <w:pStyle w:val="CommentText"/>
      </w:pPr>
    </w:p>
    <w:p w14:paraId="2000EFDE" w14:textId="25015EAF" w:rsidR="00F01C9F" w:rsidRDefault="00F01C9F">
      <w:pPr>
        <w:pStyle w:val="CommentText"/>
      </w:pPr>
      <w:r w:rsidRPr="000575D7">
        <w:t xml:space="preserve">Delorme, A. &amp; </w:t>
      </w:r>
      <w:proofErr w:type="spellStart"/>
      <w:r w:rsidRPr="000575D7">
        <w:t>Makeig</w:t>
      </w:r>
      <w:proofErr w:type="spellEnd"/>
      <w:r w:rsidRPr="000575D7">
        <w:t xml:space="preserve">, S. EEGLAB: an open source toolbox for analysis of single-trial EEG dynamics including independent component analysis. J. </w:t>
      </w:r>
      <w:proofErr w:type="spellStart"/>
      <w:r w:rsidRPr="000575D7">
        <w:t>Neurosci</w:t>
      </w:r>
      <w:proofErr w:type="spellEnd"/>
      <w:r w:rsidRPr="000575D7">
        <w:t>. Methods 134, 9–21 (2004).</w:t>
      </w:r>
    </w:p>
  </w:comment>
  <w:comment w:id="11" w:author="Antonio Schettino" w:date="2018-07-16T11:52:00Z" w:initials="AS">
    <w:p w14:paraId="4EF046F5" w14:textId="77777777" w:rsidR="00F01C9F" w:rsidRDefault="00F01C9F" w:rsidP="00D8304B">
      <w:pPr>
        <w:pStyle w:val="CommentText"/>
      </w:pPr>
      <w:r>
        <w:rPr>
          <w:rStyle w:val="CommentReference"/>
        </w:rPr>
        <w:annotationRef/>
      </w:r>
      <w:r>
        <w:t>REFERENCE:</w:t>
      </w:r>
    </w:p>
    <w:p w14:paraId="72DF10D3" w14:textId="77777777" w:rsidR="00F01C9F" w:rsidRDefault="00F01C9F" w:rsidP="00D8304B">
      <w:pPr>
        <w:pStyle w:val="CommentText"/>
      </w:pPr>
    </w:p>
    <w:p w14:paraId="7295571A" w14:textId="77777777" w:rsidR="00F01C9F" w:rsidRDefault="00F01C9F" w:rsidP="00D8304B">
      <w:pPr>
        <w:pStyle w:val="CommentText"/>
      </w:pPr>
      <w:r>
        <w:t xml:space="preserve">Nolan, H., Whelan, R. &amp; Reilly, R. B. FASTER: Fully Automated Statistical Thresholding for EEG artifact Rejection. J. </w:t>
      </w:r>
      <w:proofErr w:type="spellStart"/>
      <w:r>
        <w:t>Neurosci</w:t>
      </w:r>
      <w:proofErr w:type="spellEnd"/>
      <w:r>
        <w:t>. Methods 192, 152–62 (2010)..</w:t>
      </w:r>
    </w:p>
  </w:comment>
  <w:comment w:id="12" w:author="Antonio Schettino" w:date="2018-07-16T12:07:00Z" w:initials="AS">
    <w:p w14:paraId="35AF49BD" w14:textId="77777777" w:rsidR="00F01C9F" w:rsidRDefault="00F01C9F" w:rsidP="001140A2">
      <w:pPr>
        <w:pStyle w:val="CommentText"/>
      </w:pPr>
      <w:r>
        <w:rPr>
          <w:rStyle w:val="CommentReference"/>
        </w:rPr>
        <w:annotationRef/>
      </w:r>
      <w:r>
        <w:t>REFERENCE:</w:t>
      </w:r>
    </w:p>
    <w:p w14:paraId="20ACA943" w14:textId="77777777" w:rsidR="00F01C9F" w:rsidRDefault="00F01C9F" w:rsidP="001140A2">
      <w:pPr>
        <w:pStyle w:val="CommentText"/>
      </w:pPr>
    </w:p>
    <w:p w14:paraId="1AE6290A" w14:textId="77777777" w:rsidR="00F01C9F" w:rsidRDefault="00F01C9F" w:rsidP="001140A2">
      <w:pPr>
        <w:pStyle w:val="CommentText"/>
      </w:pPr>
      <w:r w:rsidRPr="00E34F80">
        <w:t xml:space="preserve">Perrin, F., </w:t>
      </w:r>
      <w:proofErr w:type="spellStart"/>
      <w:r w:rsidRPr="00E34F80">
        <w:t>Pernier</w:t>
      </w:r>
      <w:proofErr w:type="spellEnd"/>
      <w:r w:rsidRPr="00E34F80">
        <w:t xml:space="preserve">, J., Bertrand, O. &amp; </w:t>
      </w:r>
      <w:proofErr w:type="spellStart"/>
      <w:r w:rsidRPr="00E34F80">
        <w:t>Echallier</w:t>
      </w:r>
      <w:proofErr w:type="spellEnd"/>
      <w:r w:rsidRPr="00E34F80">
        <w:t xml:space="preserve">, J. F. Spherical Splines for Scalp Potential and Current-Density Mapping. </w:t>
      </w:r>
      <w:proofErr w:type="spellStart"/>
      <w:r w:rsidRPr="00E34F80">
        <w:t>Electroencephalogr</w:t>
      </w:r>
      <w:proofErr w:type="spellEnd"/>
      <w:r w:rsidRPr="00E34F80">
        <w:t xml:space="preserve">. </w:t>
      </w:r>
      <w:proofErr w:type="spellStart"/>
      <w:r w:rsidRPr="00E34F80">
        <w:t>Clin</w:t>
      </w:r>
      <w:proofErr w:type="spellEnd"/>
      <w:r w:rsidRPr="00E34F80">
        <w:t xml:space="preserve">. </w:t>
      </w:r>
      <w:proofErr w:type="spellStart"/>
      <w:r w:rsidRPr="00E34F80">
        <w:t>Neurophysiol</w:t>
      </w:r>
      <w:proofErr w:type="spellEnd"/>
      <w:r w:rsidRPr="00E34F80">
        <w:t>. 72, 184–187 (1989)</w:t>
      </w:r>
    </w:p>
  </w:comment>
  <w:comment w:id="13" w:author="Antonio Schettino" w:date="2018-07-16T12:01:00Z" w:initials="AS">
    <w:p w14:paraId="709FB49C" w14:textId="77777777" w:rsidR="00F01C9F" w:rsidRDefault="00F01C9F" w:rsidP="00D8304B">
      <w:pPr>
        <w:pStyle w:val="CommentText"/>
      </w:pPr>
      <w:r>
        <w:rPr>
          <w:rStyle w:val="CommentReference"/>
        </w:rPr>
        <w:annotationRef/>
      </w:r>
      <w:r>
        <w:t>REFERENCE:</w:t>
      </w:r>
    </w:p>
    <w:p w14:paraId="39E0C733" w14:textId="77777777" w:rsidR="00F01C9F" w:rsidRDefault="00F01C9F" w:rsidP="00D8304B">
      <w:pPr>
        <w:pStyle w:val="CommentText"/>
      </w:pPr>
    </w:p>
    <w:p w14:paraId="7F46B32F" w14:textId="77777777" w:rsidR="00F01C9F" w:rsidRDefault="00F01C9F" w:rsidP="00D8304B">
      <w:pPr>
        <w:pStyle w:val="CommentText"/>
      </w:pPr>
      <w:proofErr w:type="spellStart"/>
      <w:r>
        <w:t>Junghöfer</w:t>
      </w:r>
      <w:proofErr w:type="spellEnd"/>
      <w:r>
        <w:t xml:space="preserve"> M, Elbert T, Tucker DM, </w:t>
      </w:r>
      <w:proofErr w:type="spellStart"/>
      <w:r>
        <w:t>Rockstroh</w:t>
      </w:r>
      <w:proofErr w:type="spellEnd"/>
      <w:r>
        <w:t xml:space="preserve"> B. Statistical control of artifacts in dense array EEG/MEG studies, Psychophysiology , 2000, vol. 37(4), 523-532</w:t>
      </w:r>
    </w:p>
  </w:comment>
  <w:comment w:id="14" w:author="Antonio Schettino" w:date="2018-07-16T12:31:00Z" w:initials="AS">
    <w:p w14:paraId="3ABA645C" w14:textId="65E5CCC9" w:rsidR="00F01C9F" w:rsidRDefault="00F01C9F">
      <w:pPr>
        <w:pStyle w:val="CommentText"/>
      </w:pPr>
      <w:r>
        <w:rPr>
          <w:rStyle w:val="CommentReference"/>
        </w:rPr>
        <w:annotationRef/>
      </w:r>
      <w:r>
        <w:t>Update with link to pre-processing script</w:t>
      </w:r>
    </w:p>
  </w:comment>
  <w:comment w:id="15" w:author="Antonio Schettino" w:date="2018-07-16T14:10:00Z" w:initials="AS">
    <w:p w14:paraId="74CFE663" w14:textId="739EDF26" w:rsidR="00F01C9F" w:rsidRDefault="00F01C9F">
      <w:pPr>
        <w:pStyle w:val="CommentText"/>
      </w:pPr>
      <w:r>
        <w:rPr>
          <w:rStyle w:val="CommentReference"/>
        </w:rPr>
        <w:annotationRef/>
      </w:r>
      <w:r>
        <w:t>We should find better names for these labels…</w:t>
      </w:r>
    </w:p>
  </w:comment>
  <w:comment w:id="16" w:author="Antonio Schettino" w:date="2018-07-16T11:01:00Z" w:initials="AS">
    <w:p w14:paraId="08E7C77C" w14:textId="4853AEDE" w:rsidR="00F01C9F" w:rsidRDefault="00F01C9F">
      <w:pPr>
        <w:pStyle w:val="CommentText"/>
      </w:pPr>
      <w:r>
        <w:rPr>
          <w:rStyle w:val="CommentReference"/>
        </w:rPr>
        <w:annotationRef/>
      </w:r>
      <w:r>
        <w:t xml:space="preserve">Below this figure (panels C and D), we could also add the </w:t>
      </w:r>
      <w:proofErr w:type="spellStart"/>
      <w:r>
        <w:t>pirateplots</w:t>
      </w:r>
      <w:proofErr w:type="spellEnd"/>
      <w:r>
        <w:t xml:space="preserve"> with EEG results.</w:t>
      </w:r>
    </w:p>
    <w:p w14:paraId="180818F3" w14:textId="203B3394" w:rsidR="00F01C9F" w:rsidRDefault="00F01C9F">
      <w:pPr>
        <w:pStyle w:val="CommentText"/>
      </w:pPr>
      <w:r>
        <w:t xml:space="preserve">We should also add another figure (Figure 1) with an example of the experimental procedure and the </w:t>
      </w:r>
      <w:proofErr w:type="spellStart"/>
      <w:r>
        <w:t>pirateplots</w:t>
      </w:r>
      <w:proofErr w:type="spellEnd"/>
      <w:r>
        <w:t xml:space="preserve"> with behavioral results (hit rates and RTs)</w:t>
      </w:r>
    </w:p>
  </w:comment>
  <w:comment w:id="17" w:author="Antonio Schettino" w:date="2018-07-16T11:04:00Z" w:initials="AS">
    <w:p w14:paraId="12338931" w14:textId="26B8EC0F" w:rsidR="00F01C9F" w:rsidRDefault="00F01C9F">
      <w:pPr>
        <w:pStyle w:val="CommentText"/>
      </w:pPr>
      <w:r>
        <w:rPr>
          <w:rStyle w:val="CommentReference"/>
        </w:rPr>
        <w:annotationRef/>
      </w:r>
      <w:r>
        <w:t>how to rename the conditions? This is incomprehensible…</w:t>
      </w:r>
    </w:p>
  </w:comment>
  <w:comment w:id="18" w:author="Antonio Schettino" w:date="2018-07-16T11:21:00Z" w:initials="AS">
    <w:p w14:paraId="46DA5E18" w14:textId="7F68FB45" w:rsidR="00F01C9F" w:rsidRDefault="00F01C9F">
      <w:pPr>
        <w:pStyle w:val="CommentText"/>
      </w:pPr>
      <w:r>
        <w:rPr>
          <w:rStyle w:val="CommentReference"/>
        </w:rPr>
        <w:annotationRef/>
      </w:r>
      <w:r>
        <w:t>REFERENCE:</w:t>
      </w:r>
    </w:p>
    <w:p w14:paraId="797C6FC0" w14:textId="6419145D" w:rsidR="00F01C9F" w:rsidRDefault="00F01C9F">
      <w:pPr>
        <w:pStyle w:val="CommentText"/>
      </w:pPr>
    </w:p>
    <w:p w14:paraId="312F3299" w14:textId="17127320" w:rsidR="00F01C9F" w:rsidRDefault="00F01C9F">
      <w:pPr>
        <w:pStyle w:val="CommentText"/>
      </w:pPr>
      <w:r w:rsidRPr="009D644F">
        <w:t>R Core Team. R: A Language and Environment for Statistical Computing. (R Foundation for Statistical Computing, 2017).</w:t>
      </w:r>
    </w:p>
  </w:comment>
  <w:comment w:id="19" w:author="Antonio Schettino" w:date="2018-07-16T11:21:00Z" w:initials="AS">
    <w:p w14:paraId="44EFEE3A" w14:textId="6941809C" w:rsidR="00F01C9F" w:rsidRDefault="00F01C9F">
      <w:pPr>
        <w:pStyle w:val="CommentText"/>
      </w:pPr>
      <w:r>
        <w:rPr>
          <w:rStyle w:val="CommentReference"/>
        </w:rPr>
        <w:annotationRef/>
      </w:r>
      <w:r>
        <w:t>REFERENCE:</w:t>
      </w:r>
    </w:p>
    <w:p w14:paraId="10EFDEB4" w14:textId="027DF845" w:rsidR="00F01C9F" w:rsidRDefault="00F01C9F">
      <w:pPr>
        <w:pStyle w:val="CommentText"/>
      </w:pPr>
    </w:p>
    <w:p w14:paraId="35AA1189" w14:textId="0ED9F364" w:rsidR="00F01C9F" w:rsidRDefault="00F01C9F">
      <w:pPr>
        <w:pStyle w:val="CommentText"/>
      </w:pPr>
      <w:r w:rsidRPr="009D644F">
        <w:t>RStudio Team. RStudio: Integrated Development for R. (RStudio, Inc., 2015).</w:t>
      </w:r>
    </w:p>
  </w:comment>
  <w:comment w:id="20" w:author="Antonio Schettino" w:date="2018-07-16T11:22:00Z" w:initials="AS">
    <w:p w14:paraId="5E25CF39" w14:textId="7CDF645F" w:rsidR="00F01C9F" w:rsidRDefault="00F01C9F">
      <w:pPr>
        <w:pStyle w:val="CommentText"/>
      </w:pPr>
      <w:r>
        <w:rPr>
          <w:rStyle w:val="CommentReference"/>
        </w:rPr>
        <w:annotationRef/>
      </w:r>
      <w:r>
        <w:t>REFERENCE:</w:t>
      </w:r>
    </w:p>
    <w:p w14:paraId="211A8E05" w14:textId="73FB0D9E" w:rsidR="00F01C9F" w:rsidRDefault="00F01C9F">
      <w:pPr>
        <w:pStyle w:val="CommentText"/>
      </w:pPr>
    </w:p>
    <w:p w14:paraId="0146634F" w14:textId="70B1A251" w:rsidR="00F01C9F" w:rsidRDefault="00F01C9F">
      <w:pPr>
        <w:pStyle w:val="CommentText"/>
      </w:pPr>
      <w:r w:rsidRPr="009D644F">
        <w:t xml:space="preserve">Wickham, H. </w:t>
      </w:r>
      <w:proofErr w:type="spellStart"/>
      <w:r w:rsidRPr="009D644F">
        <w:t>tidyverse</w:t>
      </w:r>
      <w:proofErr w:type="spellEnd"/>
      <w:r w:rsidRPr="009D644F">
        <w:t>: Easily Install and Load the ‘</w:t>
      </w:r>
      <w:proofErr w:type="spellStart"/>
      <w:r w:rsidRPr="009D644F">
        <w:t>Tidyverse</w:t>
      </w:r>
      <w:proofErr w:type="spellEnd"/>
      <w:r w:rsidRPr="009D644F">
        <w:t>’. (2017)</w:t>
      </w:r>
    </w:p>
  </w:comment>
  <w:comment w:id="21" w:author="Antonio Schettino" w:date="2018-07-16T11:22:00Z" w:initials="AS">
    <w:p w14:paraId="31FB8DA2" w14:textId="3F3DB22D" w:rsidR="00F01C9F" w:rsidRDefault="00F01C9F">
      <w:pPr>
        <w:pStyle w:val="CommentText"/>
      </w:pPr>
      <w:r>
        <w:rPr>
          <w:rStyle w:val="CommentReference"/>
        </w:rPr>
        <w:annotationRef/>
      </w:r>
      <w:r>
        <w:t>REFERENCE:</w:t>
      </w:r>
    </w:p>
    <w:p w14:paraId="3CE93167" w14:textId="370D3BB2" w:rsidR="00F01C9F" w:rsidRDefault="00F01C9F">
      <w:pPr>
        <w:pStyle w:val="CommentText"/>
      </w:pPr>
    </w:p>
    <w:p w14:paraId="11B7FF06" w14:textId="5815A29A" w:rsidR="00F01C9F" w:rsidRDefault="00F01C9F">
      <w:pPr>
        <w:pStyle w:val="CommentText"/>
      </w:pPr>
      <w:r w:rsidRPr="009D644F">
        <w:t xml:space="preserve">Hope, R. M. </w:t>
      </w:r>
      <w:proofErr w:type="spellStart"/>
      <w:r w:rsidRPr="009D644F">
        <w:t>Rmisc</w:t>
      </w:r>
      <w:proofErr w:type="spellEnd"/>
      <w:r w:rsidRPr="009D644F">
        <w:t>: Ryan Miscellaneous. (2013).</w:t>
      </w:r>
    </w:p>
  </w:comment>
  <w:comment w:id="22" w:author="Antonio Schettino" w:date="2018-07-16T11:34:00Z" w:initials="AS">
    <w:p w14:paraId="223BA5F5" w14:textId="0E062173" w:rsidR="00F01C9F" w:rsidRDefault="00F01C9F">
      <w:pPr>
        <w:pStyle w:val="CommentText"/>
      </w:pPr>
      <w:r>
        <w:rPr>
          <w:rStyle w:val="CommentReference"/>
        </w:rPr>
        <w:annotationRef/>
      </w:r>
      <w:r>
        <w:t>REFERENCE:</w:t>
      </w:r>
    </w:p>
    <w:p w14:paraId="112F3C93" w14:textId="77777777" w:rsidR="00F01C9F" w:rsidRDefault="00F01C9F">
      <w:pPr>
        <w:pStyle w:val="CommentText"/>
      </w:pPr>
    </w:p>
    <w:p w14:paraId="71B07DE1" w14:textId="798F8005" w:rsidR="00F01C9F" w:rsidRDefault="00F01C9F">
      <w:pPr>
        <w:pStyle w:val="CommentText"/>
      </w:pPr>
      <w:r w:rsidRPr="00F728DD">
        <w:t xml:space="preserve">Phillips, N. </w:t>
      </w:r>
      <w:proofErr w:type="spellStart"/>
      <w:r w:rsidRPr="00F728DD">
        <w:t>yarrr</w:t>
      </w:r>
      <w:proofErr w:type="spellEnd"/>
      <w:r w:rsidRPr="00F728DD">
        <w:t>: A Companion to the e-Book ‘</w:t>
      </w:r>
      <w:proofErr w:type="spellStart"/>
      <w:r w:rsidRPr="00F728DD">
        <w:t>YaRrr</w:t>
      </w:r>
      <w:proofErr w:type="spellEnd"/>
      <w:r w:rsidRPr="00F728DD">
        <w:t>!: The Pirate’s Guide to R’. (2017).</w:t>
      </w:r>
    </w:p>
  </w:comment>
  <w:comment w:id="23" w:author="Antonio Schettino" w:date="2018-07-16T11:34:00Z" w:initials="AS">
    <w:p w14:paraId="102B35DE" w14:textId="77777777" w:rsidR="00F01C9F" w:rsidRDefault="00F01C9F">
      <w:pPr>
        <w:pStyle w:val="CommentText"/>
      </w:pPr>
      <w:r>
        <w:rPr>
          <w:rStyle w:val="CommentReference"/>
        </w:rPr>
        <w:annotationRef/>
      </w:r>
      <w:r>
        <w:t xml:space="preserve">REFERENCE: </w:t>
      </w:r>
    </w:p>
    <w:p w14:paraId="74461B6D" w14:textId="77777777" w:rsidR="00F01C9F" w:rsidRDefault="00F01C9F">
      <w:pPr>
        <w:pStyle w:val="CommentText"/>
      </w:pPr>
    </w:p>
    <w:p w14:paraId="557C99B0" w14:textId="1ED88A80" w:rsidR="00F01C9F" w:rsidRDefault="00F01C9F">
      <w:pPr>
        <w:pStyle w:val="CommentText"/>
      </w:pPr>
      <w:r w:rsidRPr="00345703">
        <w:t xml:space="preserve">Garnier, S. </w:t>
      </w:r>
      <w:proofErr w:type="spellStart"/>
      <w:r w:rsidRPr="00345703">
        <w:t>viridis</w:t>
      </w:r>
      <w:proofErr w:type="spellEnd"/>
      <w:r w:rsidRPr="00345703">
        <w:t>: Default Color Maps from ‘</w:t>
      </w:r>
      <w:proofErr w:type="spellStart"/>
      <w:r w:rsidRPr="00345703">
        <w:t>matplotlib</w:t>
      </w:r>
      <w:proofErr w:type="spellEnd"/>
      <w:r w:rsidRPr="00345703">
        <w:t>’. (2018).</w:t>
      </w:r>
    </w:p>
  </w:comment>
  <w:comment w:id="24" w:author="Antonio Schettino" w:date="2018-07-16T11:35:00Z" w:initials="AS">
    <w:p w14:paraId="289D063E" w14:textId="6DDB6267" w:rsidR="00F01C9F" w:rsidRDefault="00F01C9F">
      <w:pPr>
        <w:pStyle w:val="CommentText"/>
      </w:pPr>
      <w:r>
        <w:rPr>
          <w:rStyle w:val="CommentReference"/>
        </w:rPr>
        <w:annotationRef/>
      </w:r>
      <w:r>
        <w:t>REFERENCE:</w:t>
      </w:r>
    </w:p>
    <w:p w14:paraId="145B0BF2" w14:textId="5EE9A309" w:rsidR="00F01C9F" w:rsidRDefault="00F01C9F">
      <w:pPr>
        <w:pStyle w:val="CommentText"/>
      </w:pPr>
    </w:p>
    <w:p w14:paraId="44207DE4" w14:textId="6E7AB2FD" w:rsidR="00F01C9F" w:rsidRDefault="00F01C9F">
      <w:pPr>
        <w:pStyle w:val="CommentText"/>
      </w:pPr>
      <w:r w:rsidRPr="00BA5B39">
        <w:t xml:space="preserve">Craddock, M. </w:t>
      </w:r>
      <w:proofErr w:type="spellStart"/>
      <w:r w:rsidRPr="00BA5B39">
        <w:t>craddm</w:t>
      </w:r>
      <w:proofErr w:type="spellEnd"/>
      <w:r w:rsidRPr="00BA5B39">
        <w:t>/</w:t>
      </w:r>
      <w:proofErr w:type="spellStart"/>
      <w:r w:rsidRPr="00BA5B39">
        <w:t>eegUtils</w:t>
      </w:r>
      <w:proofErr w:type="spellEnd"/>
      <w:r w:rsidRPr="00BA5B39">
        <w:t xml:space="preserve">: </w:t>
      </w:r>
      <w:proofErr w:type="spellStart"/>
      <w:r w:rsidRPr="00BA5B39">
        <w:t>eegUtils</w:t>
      </w:r>
      <w:proofErr w:type="spellEnd"/>
      <w:r w:rsidRPr="00BA5B39">
        <w:t xml:space="preserve"> (Version v0.2.0). </w:t>
      </w:r>
      <w:proofErr w:type="spellStart"/>
      <w:r w:rsidRPr="00BA5B39">
        <w:t>Zenodo</w:t>
      </w:r>
      <w:proofErr w:type="spellEnd"/>
      <w:r w:rsidRPr="00BA5B39">
        <w:t>. (2018).</w:t>
      </w:r>
    </w:p>
  </w:comment>
  <w:comment w:id="25" w:author="Antonio Schettino" w:date="2018-07-16T11:35:00Z" w:initials="AS">
    <w:p w14:paraId="6230A9CD" w14:textId="77777777" w:rsidR="00F01C9F" w:rsidRDefault="00F01C9F">
      <w:pPr>
        <w:pStyle w:val="CommentText"/>
      </w:pPr>
      <w:r>
        <w:rPr>
          <w:rStyle w:val="CommentReference"/>
        </w:rPr>
        <w:annotationRef/>
      </w:r>
      <w:r>
        <w:t xml:space="preserve">REFERENCE: </w:t>
      </w:r>
    </w:p>
    <w:p w14:paraId="52EC4620" w14:textId="77777777" w:rsidR="00F01C9F" w:rsidRDefault="00F01C9F">
      <w:pPr>
        <w:pStyle w:val="CommentText"/>
      </w:pPr>
    </w:p>
    <w:p w14:paraId="6F57A160" w14:textId="532BD08B" w:rsidR="00F01C9F" w:rsidRDefault="00F01C9F">
      <w:pPr>
        <w:pStyle w:val="CommentText"/>
      </w:pPr>
      <w:r w:rsidRPr="00C4414F">
        <w:t xml:space="preserve">Rinker, T. &amp; </w:t>
      </w:r>
      <w:proofErr w:type="spellStart"/>
      <w:r w:rsidRPr="00C4414F">
        <w:t>Kurkiewicz</w:t>
      </w:r>
      <w:proofErr w:type="spellEnd"/>
      <w:r w:rsidRPr="00C4414F">
        <w:t xml:space="preserve">, D. </w:t>
      </w:r>
      <w:proofErr w:type="spellStart"/>
      <w:r w:rsidRPr="00C4414F">
        <w:t>pacman</w:t>
      </w:r>
      <w:proofErr w:type="spellEnd"/>
      <w:r w:rsidRPr="00C4414F">
        <w:t>: Package Management for R</w:t>
      </w:r>
    </w:p>
  </w:comment>
  <w:comment w:id="26" w:author="Antonio Schettino" w:date="2018-07-16T11:35:00Z" w:initials="AS">
    <w:p w14:paraId="6342EC9D" w14:textId="40B75111" w:rsidR="00F01C9F" w:rsidRDefault="00F01C9F">
      <w:pPr>
        <w:pStyle w:val="CommentText"/>
      </w:pPr>
      <w:r>
        <w:rPr>
          <w:rStyle w:val="CommentReference"/>
        </w:rPr>
        <w:annotationRef/>
      </w:r>
      <w:r>
        <w:t>REFERENCE:</w:t>
      </w:r>
    </w:p>
    <w:p w14:paraId="53ADD231" w14:textId="06B9A3C2" w:rsidR="00F01C9F" w:rsidRDefault="00F01C9F">
      <w:pPr>
        <w:pStyle w:val="CommentText"/>
      </w:pPr>
    </w:p>
    <w:p w14:paraId="1ACC0AAB" w14:textId="68A369E3" w:rsidR="00F01C9F" w:rsidRDefault="00F01C9F">
      <w:pPr>
        <w:pStyle w:val="CommentText"/>
      </w:pPr>
      <w:proofErr w:type="spellStart"/>
      <w:r w:rsidRPr="00C4414F">
        <w:t>Xie</w:t>
      </w:r>
      <w:proofErr w:type="spellEnd"/>
      <w:r w:rsidRPr="00C4414F">
        <w:t xml:space="preserve">, Y. </w:t>
      </w:r>
      <w:proofErr w:type="spellStart"/>
      <w:r w:rsidRPr="00C4414F">
        <w:t>knitr</w:t>
      </w:r>
      <w:proofErr w:type="spellEnd"/>
      <w:r w:rsidRPr="00C4414F">
        <w:t>: A General-Purpose Package for Dynamic Report Generation in R. (2018).</w:t>
      </w:r>
    </w:p>
  </w:comment>
  <w:comment w:id="28" w:author="Antonio Schettino" w:date="2018-07-16T10:06:00Z" w:initials="AS">
    <w:p w14:paraId="7E1EB229" w14:textId="678999DE" w:rsidR="00F01C9F" w:rsidRDefault="00F01C9F">
      <w:pPr>
        <w:pStyle w:val="CommentText"/>
      </w:pPr>
      <w:r>
        <w:rPr>
          <w:rStyle w:val="CommentReference"/>
        </w:rPr>
        <w:annotationRef/>
      </w:r>
      <w:r>
        <w:t>Anybody else we want to thank? Perhaps Ladislas and Paul for nice discussions related to the statistical analyses?</w:t>
      </w:r>
    </w:p>
  </w:comment>
  <w:comment w:id="29" w:author="Antonio Schettino" w:date="2018-07-16T10:12:00Z" w:initials="AS">
    <w:p w14:paraId="6F7A8B09" w14:textId="0005670B" w:rsidR="00F01C9F" w:rsidRDefault="00F01C9F">
      <w:pPr>
        <w:pStyle w:val="CommentText"/>
      </w:pPr>
      <w:r>
        <w:rPr>
          <w:rStyle w:val="CommentReference"/>
        </w:rPr>
        <w:annotationRef/>
      </w:r>
      <w:r>
        <w:t>We should as Soren if he agrees to posting his scripts online</w:t>
      </w:r>
    </w:p>
  </w:comment>
  <w:comment w:id="30" w:author="Antonio Schettino" w:date="2018-07-16T10:13:00Z" w:initials="AS">
    <w:p w14:paraId="6E733660" w14:textId="77777777" w:rsidR="00F01C9F" w:rsidRDefault="00F01C9F">
      <w:pPr>
        <w:pStyle w:val="CommentText"/>
      </w:pPr>
      <w:r>
        <w:rPr>
          <w:rStyle w:val="CommentReference"/>
        </w:rPr>
        <w:annotationRef/>
      </w:r>
      <w:r>
        <w:t>Update OSF project. We may use this as template:</w:t>
      </w:r>
    </w:p>
    <w:p w14:paraId="4F5DBB35" w14:textId="77777777" w:rsidR="00F01C9F" w:rsidRDefault="00F01C9F">
      <w:pPr>
        <w:pStyle w:val="CommentText"/>
      </w:pPr>
    </w:p>
    <w:p w14:paraId="6C68DD4B" w14:textId="01E91446" w:rsidR="00F01C9F" w:rsidRDefault="00F01C9F">
      <w:pPr>
        <w:pStyle w:val="CommentText"/>
      </w:pPr>
      <w:r w:rsidRPr="000A774E">
        <w:t>https://osf.io/9dc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E5F6D9" w15:done="0"/>
  <w15:commentEx w15:paraId="1800D1A6" w15:done="0"/>
  <w15:commentEx w15:paraId="3C9A7471" w15:done="0"/>
  <w15:commentEx w15:paraId="2000EFDE" w15:done="0"/>
  <w15:commentEx w15:paraId="7295571A" w15:done="0"/>
  <w15:commentEx w15:paraId="1AE6290A" w15:done="0"/>
  <w15:commentEx w15:paraId="7F46B32F" w15:done="0"/>
  <w15:commentEx w15:paraId="3ABA645C" w15:done="0"/>
  <w15:commentEx w15:paraId="74CFE663" w15:done="0"/>
  <w15:commentEx w15:paraId="180818F3" w15:done="0"/>
  <w15:commentEx w15:paraId="12338931" w15:done="0"/>
  <w15:commentEx w15:paraId="312F3299" w15:done="0"/>
  <w15:commentEx w15:paraId="35AA1189" w15:done="0"/>
  <w15:commentEx w15:paraId="0146634F" w15:done="0"/>
  <w15:commentEx w15:paraId="11B7FF06" w15:done="0"/>
  <w15:commentEx w15:paraId="71B07DE1" w15:done="0"/>
  <w15:commentEx w15:paraId="557C99B0" w15:done="0"/>
  <w15:commentEx w15:paraId="44207DE4" w15:done="0"/>
  <w15:commentEx w15:paraId="6F57A160" w15:done="0"/>
  <w15:commentEx w15:paraId="1ACC0AAB" w15:done="0"/>
  <w15:commentEx w15:paraId="7E1EB229" w15:done="0"/>
  <w15:commentEx w15:paraId="6F7A8B09" w15:done="0"/>
  <w15:commentEx w15:paraId="6C68DD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E5F6D9" w16cid:durableId="1EF72368"/>
  <w16cid:commentId w16cid:paraId="1800D1A6" w16cid:durableId="1EF71313"/>
  <w16cid:commentId w16cid:paraId="3C9A7471" w16cid:durableId="1EF70413"/>
  <w16cid:commentId w16cid:paraId="2000EFDE" w16cid:durableId="1EF70539"/>
  <w16cid:commentId w16cid:paraId="7295571A" w16cid:durableId="1EF70952"/>
  <w16cid:commentId w16cid:paraId="1AE6290A" w16cid:durableId="1EF70AE4"/>
  <w16cid:commentId w16cid:paraId="7F46B32F" w16cid:durableId="1EF707B4"/>
  <w16cid:commentId w16cid:paraId="3ABA645C" w16cid:durableId="1EF70EAA"/>
  <w16cid:commentId w16cid:paraId="74CFE663" w16cid:durableId="1EF725C7"/>
  <w16cid:commentId w16cid:paraId="180818F3" w16cid:durableId="1EF6F976"/>
  <w16cid:commentId w16cid:paraId="12338931" w16cid:durableId="1EF6FA33"/>
  <w16cid:commentId w16cid:paraId="312F3299" w16cid:durableId="1EF6FE3C"/>
  <w16cid:commentId w16cid:paraId="35AA1189" w16cid:durableId="1EF6FE4A"/>
  <w16cid:commentId w16cid:paraId="0146634F" w16cid:durableId="1EF6FE60"/>
  <w16cid:commentId w16cid:paraId="11B7FF06" w16cid:durableId="1EF6FE6F"/>
  <w16cid:commentId w16cid:paraId="71B07DE1" w16cid:durableId="1EF70153"/>
  <w16cid:commentId w16cid:paraId="557C99B0" w16cid:durableId="1EF70163"/>
  <w16cid:commentId w16cid:paraId="44207DE4" w16cid:durableId="1EF70172"/>
  <w16cid:commentId w16cid:paraId="6F57A160" w16cid:durableId="1EF70183"/>
  <w16cid:commentId w16cid:paraId="1ACC0AAB" w16cid:durableId="1EF70195"/>
  <w16cid:commentId w16cid:paraId="7E1EB229" w16cid:durableId="1EF6EC99"/>
  <w16cid:commentId w16cid:paraId="6F7A8B09" w16cid:durableId="1EF6EE22"/>
  <w16cid:commentId w16cid:paraId="6C68DD4B" w16cid:durableId="1EF6EE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5CE2E1" w14:textId="77777777" w:rsidR="00E03EB5" w:rsidRDefault="00E03EB5" w:rsidP="00AD5698">
      <w:pPr>
        <w:spacing w:after="0" w:line="240" w:lineRule="auto"/>
      </w:pPr>
      <w:r>
        <w:separator/>
      </w:r>
    </w:p>
  </w:endnote>
  <w:endnote w:type="continuationSeparator" w:id="0">
    <w:p w14:paraId="440284FA" w14:textId="77777777" w:rsidR="00E03EB5" w:rsidRDefault="00E03EB5"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F01C9F" w:rsidRDefault="00F01C9F"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F01C9F" w:rsidRDefault="00F01C9F"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F421EC" w14:textId="77777777" w:rsidR="00E03EB5" w:rsidRDefault="00E03EB5" w:rsidP="00AD5698">
      <w:pPr>
        <w:spacing w:after="0" w:line="240" w:lineRule="auto"/>
      </w:pPr>
      <w:r>
        <w:separator/>
      </w:r>
    </w:p>
  </w:footnote>
  <w:footnote w:type="continuationSeparator" w:id="0">
    <w:p w14:paraId="46378D6D" w14:textId="77777777" w:rsidR="00E03EB5" w:rsidRDefault="00E03EB5"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1307E38E" w:rsidR="00F01C9F" w:rsidRDefault="00F01C9F">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5D0085">
          <w:rPr>
            <w:noProof/>
            <w:szCs w:val="24"/>
          </w:rPr>
          <w:t>25</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F01C9F" w:rsidRDefault="00F01C9F"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Antonio Schettino">
    <w15:presenceInfo w15:providerId="None" w15:userId="Antonio Schett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AA2"/>
    <w:rsid w:val="00013BD9"/>
    <w:rsid w:val="00014B1F"/>
    <w:rsid w:val="0001711D"/>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28E"/>
    <w:rsid w:val="00044D29"/>
    <w:rsid w:val="00044E78"/>
    <w:rsid w:val="00045E5F"/>
    <w:rsid w:val="00046163"/>
    <w:rsid w:val="00046E8F"/>
    <w:rsid w:val="00050FEB"/>
    <w:rsid w:val="00051156"/>
    <w:rsid w:val="00051E06"/>
    <w:rsid w:val="00052023"/>
    <w:rsid w:val="00052EB0"/>
    <w:rsid w:val="00054E36"/>
    <w:rsid w:val="00055856"/>
    <w:rsid w:val="00056BAA"/>
    <w:rsid w:val="000575D7"/>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E06"/>
    <w:rsid w:val="00085D71"/>
    <w:rsid w:val="000868F1"/>
    <w:rsid w:val="00086F15"/>
    <w:rsid w:val="000877C6"/>
    <w:rsid w:val="00090DA3"/>
    <w:rsid w:val="00094139"/>
    <w:rsid w:val="00094ECE"/>
    <w:rsid w:val="000A220B"/>
    <w:rsid w:val="000A2810"/>
    <w:rsid w:val="000A292B"/>
    <w:rsid w:val="000A4D2D"/>
    <w:rsid w:val="000A6CFB"/>
    <w:rsid w:val="000A717E"/>
    <w:rsid w:val="000A7558"/>
    <w:rsid w:val="000A774E"/>
    <w:rsid w:val="000B1B34"/>
    <w:rsid w:val="000B20DC"/>
    <w:rsid w:val="000B39A4"/>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4848"/>
    <w:rsid w:val="000D4937"/>
    <w:rsid w:val="000D71F7"/>
    <w:rsid w:val="000E0058"/>
    <w:rsid w:val="000E0F29"/>
    <w:rsid w:val="000E1CEB"/>
    <w:rsid w:val="000E2523"/>
    <w:rsid w:val="000E2D77"/>
    <w:rsid w:val="000E3B9B"/>
    <w:rsid w:val="000E489B"/>
    <w:rsid w:val="000E50F5"/>
    <w:rsid w:val="000E5106"/>
    <w:rsid w:val="000E56BE"/>
    <w:rsid w:val="000E6AD1"/>
    <w:rsid w:val="000E798B"/>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40A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735B"/>
    <w:rsid w:val="00137546"/>
    <w:rsid w:val="001402AD"/>
    <w:rsid w:val="00140B5A"/>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3E50"/>
    <w:rsid w:val="00164A01"/>
    <w:rsid w:val="00165985"/>
    <w:rsid w:val="001667F5"/>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C66"/>
    <w:rsid w:val="001A24B2"/>
    <w:rsid w:val="001A3642"/>
    <w:rsid w:val="001A4142"/>
    <w:rsid w:val="001A4421"/>
    <w:rsid w:val="001A456C"/>
    <w:rsid w:val="001A6403"/>
    <w:rsid w:val="001A7BD2"/>
    <w:rsid w:val="001B0F55"/>
    <w:rsid w:val="001B1AD1"/>
    <w:rsid w:val="001B2CE1"/>
    <w:rsid w:val="001B37E8"/>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400B6"/>
    <w:rsid w:val="00240564"/>
    <w:rsid w:val="00240F39"/>
    <w:rsid w:val="0024124B"/>
    <w:rsid w:val="00242E48"/>
    <w:rsid w:val="00242EFD"/>
    <w:rsid w:val="0024313E"/>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61EE"/>
    <w:rsid w:val="002966E8"/>
    <w:rsid w:val="002971F0"/>
    <w:rsid w:val="002A077F"/>
    <w:rsid w:val="002A08DE"/>
    <w:rsid w:val="002A0A8B"/>
    <w:rsid w:val="002A41D9"/>
    <w:rsid w:val="002A45C7"/>
    <w:rsid w:val="002A4CC1"/>
    <w:rsid w:val="002A4D00"/>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6AA9"/>
    <w:rsid w:val="002E084C"/>
    <w:rsid w:val="002E25E4"/>
    <w:rsid w:val="002E682B"/>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EF4"/>
    <w:rsid w:val="00321CA8"/>
    <w:rsid w:val="00321F61"/>
    <w:rsid w:val="0032224B"/>
    <w:rsid w:val="00323659"/>
    <w:rsid w:val="00323A3B"/>
    <w:rsid w:val="00324514"/>
    <w:rsid w:val="00324B25"/>
    <w:rsid w:val="00325A62"/>
    <w:rsid w:val="003262D2"/>
    <w:rsid w:val="00326F1C"/>
    <w:rsid w:val="003276B8"/>
    <w:rsid w:val="003319D7"/>
    <w:rsid w:val="00331B9F"/>
    <w:rsid w:val="0033206D"/>
    <w:rsid w:val="00333D4A"/>
    <w:rsid w:val="0033469E"/>
    <w:rsid w:val="00335298"/>
    <w:rsid w:val="00335638"/>
    <w:rsid w:val="0033732C"/>
    <w:rsid w:val="00337B0E"/>
    <w:rsid w:val="003404DD"/>
    <w:rsid w:val="003406FD"/>
    <w:rsid w:val="0034092F"/>
    <w:rsid w:val="003418F2"/>
    <w:rsid w:val="00341A35"/>
    <w:rsid w:val="00342F65"/>
    <w:rsid w:val="00344549"/>
    <w:rsid w:val="00344BD7"/>
    <w:rsid w:val="00345703"/>
    <w:rsid w:val="003464B8"/>
    <w:rsid w:val="00346F04"/>
    <w:rsid w:val="00347C3C"/>
    <w:rsid w:val="003510D3"/>
    <w:rsid w:val="0035290F"/>
    <w:rsid w:val="00352ADB"/>
    <w:rsid w:val="00353122"/>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7017"/>
    <w:rsid w:val="00427132"/>
    <w:rsid w:val="00430349"/>
    <w:rsid w:val="004316A4"/>
    <w:rsid w:val="00431DAB"/>
    <w:rsid w:val="00434591"/>
    <w:rsid w:val="0043559A"/>
    <w:rsid w:val="0043649E"/>
    <w:rsid w:val="004364A1"/>
    <w:rsid w:val="00437C28"/>
    <w:rsid w:val="0044078F"/>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53A8"/>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BF7"/>
    <w:rsid w:val="005256ED"/>
    <w:rsid w:val="00525DB5"/>
    <w:rsid w:val="00526FA2"/>
    <w:rsid w:val="00527B37"/>
    <w:rsid w:val="0053025D"/>
    <w:rsid w:val="0053346D"/>
    <w:rsid w:val="00534F07"/>
    <w:rsid w:val="0053562F"/>
    <w:rsid w:val="0053658B"/>
    <w:rsid w:val="0053671B"/>
    <w:rsid w:val="005375AF"/>
    <w:rsid w:val="00540089"/>
    <w:rsid w:val="005403D8"/>
    <w:rsid w:val="00544BF2"/>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4F5"/>
    <w:rsid w:val="005635D7"/>
    <w:rsid w:val="00563B0E"/>
    <w:rsid w:val="00563DC4"/>
    <w:rsid w:val="005648AB"/>
    <w:rsid w:val="00566F1F"/>
    <w:rsid w:val="00570619"/>
    <w:rsid w:val="00572E0F"/>
    <w:rsid w:val="00573906"/>
    <w:rsid w:val="0057431C"/>
    <w:rsid w:val="005751CB"/>
    <w:rsid w:val="0057658E"/>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C0B45"/>
    <w:rsid w:val="005C0BB0"/>
    <w:rsid w:val="005C11D6"/>
    <w:rsid w:val="005C16B0"/>
    <w:rsid w:val="005C2128"/>
    <w:rsid w:val="005C2A16"/>
    <w:rsid w:val="005C2EED"/>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610"/>
    <w:rsid w:val="00654619"/>
    <w:rsid w:val="00654CEA"/>
    <w:rsid w:val="0065587F"/>
    <w:rsid w:val="00655937"/>
    <w:rsid w:val="0066051B"/>
    <w:rsid w:val="006607C4"/>
    <w:rsid w:val="0066118B"/>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71CE"/>
    <w:rsid w:val="00677298"/>
    <w:rsid w:val="00677B04"/>
    <w:rsid w:val="00677E55"/>
    <w:rsid w:val="00680C7E"/>
    <w:rsid w:val="00680DDB"/>
    <w:rsid w:val="00681072"/>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2B"/>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D5A"/>
    <w:rsid w:val="00700592"/>
    <w:rsid w:val="0070154C"/>
    <w:rsid w:val="00702AB0"/>
    <w:rsid w:val="00702F44"/>
    <w:rsid w:val="00702FE1"/>
    <w:rsid w:val="007035FC"/>
    <w:rsid w:val="00703DB2"/>
    <w:rsid w:val="007041F2"/>
    <w:rsid w:val="00704E9A"/>
    <w:rsid w:val="00705453"/>
    <w:rsid w:val="00705B4E"/>
    <w:rsid w:val="007067DE"/>
    <w:rsid w:val="00710B31"/>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FAF"/>
    <w:rsid w:val="00735AA9"/>
    <w:rsid w:val="007361D7"/>
    <w:rsid w:val="00737541"/>
    <w:rsid w:val="00740F7E"/>
    <w:rsid w:val="00741108"/>
    <w:rsid w:val="00741B75"/>
    <w:rsid w:val="007428CB"/>
    <w:rsid w:val="00743237"/>
    <w:rsid w:val="007432E4"/>
    <w:rsid w:val="007437A9"/>
    <w:rsid w:val="00744DD3"/>
    <w:rsid w:val="00747A36"/>
    <w:rsid w:val="00747ED5"/>
    <w:rsid w:val="00750379"/>
    <w:rsid w:val="007507CE"/>
    <w:rsid w:val="00752BBC"/>
    <w:rsid w:val="00754C0F"/>
    <w:rsid w:val="0075529F"/>
    <w:rsid w:val="007559FA"/>
    <w:rsid w:val="00756EBB"/>
    <w:rsid w:val="00757A59"/>
    <w:rsid w:val="00761B0C"/>
    <w:rsid w:val="00761C9D"/>
    <w:rsid w:val="00762A26"/>
    <w:rsid w:val="00763151"/>
    <w:rsid w:val="00763929"/>
    <w:rsid w:val="007647C4"/>
    <w:rsid w:val="007657DC"/>
    <w:rsid w:val="00766617"/>
    <w:rsid w:val="00767A32"/>
    <w:rsid w:val="00771755"/>
    <w:rsid w:val="007720EA"/>
    <w:rsid w:val="00772FCE"/>
    <w:rsid w:val="00773463"/>
    <w:rsid w:val="00773716"/>
    <w:rsid w:val="00774087"/>
    <w:rsid w:val="007740B3"/>
    <w:rsid w:val="00774AA5"/>
    <w:rsid w:val="00777547"/>
    <w:rsid w:val="00777CF9"/>
    <w:rsid w:val="00780408"/>
    <w:rsid w:val="00780C7E"/>
    <w:rsid w:val="00783063"/>
    <w:rsid w:val="007837B9"/>
    <w:rsid w:val="007849E7"/>
    <w:rsid w:val="007857DF"/>
    <w:rsid w:val="007876D8"/>
    <w:rsid w:val="00787961"/>
    <w:rsid w:val="00787A31"/>
    <w:rsid w:val="00790837"/>
    <w:rsid w:val="00790B24"/>
    <w:rsid w:val="00791E0B"/>
    <w:rsid w:val="00792E3F"/>
    <w:rsid w:val="007930D0"/>
    <w:rsid w:val="00794A66"/>
    <w:rsid w:val="007955C1"/>
    <w:rsid w:val="007967FA"/>
    <w:rsid w:val="00796C11"/>
    <w:rsid w:val="00796DEC"/>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6D9"/>
    <w:rsid w:val="007B3908"/>
    <w:rsid w:val="007B3943"/>
    <w:rsid w:val="007B3AC9"/>
    <w:rsid w:val="007B3B46"/>
    <w:rsid w:val="007B3D9D"/>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1031D"/>
    <w:rsid w:val="008119E7"/>
    <w:rsid w:val="0081375E"/>
    <w:rsid w:val="008141DE"/>
    <w:rsid w:val="0081424F"/>
    <w:rsid w:val="00814300"/>
    <w:rsid w:val="00814B10"/>
    <w:rsid w:val="00814E74"/>
    <w:rsid w:val="00815D63"/>
    <w:rsid w:val="00817C25"/>
    <w:rsid w:val="00820D57"/>
    <w:rsid w:val="0082233C"/>
    <w:rsid w:val="00822504"/>
    <w:rsid w:val="00824203"/>
    <w:rsid w:val="008258E2"/>
    <w:rsid w:val="0082617B"/>
    <w:rsid w:val="00826D7A"/>
    <w:rsid w:val="00827815"/>
    <w:rsid w:val="008304F1"/>
    <w:rsid w:val="00830B50"/>
    <w:rsid w:val="00832287"/>
    <w:rsid w:val="0083578A"/>
    <w:rsid w:val="008357B4"/>
    <w:rsid w:val="00835B52"/>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6965"/>
    <w:rsid w:val="0088760A"/>
    <w:rsid w:val="008876DB"/>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71B4"/>
    <w:rsid w:val="008B7FBF"/>
    <w:rsid w:val="008C029E"/>
    <w:rsid w:val="008C0D88"/>
    <w:rsid w:val="008C133C"/>
    <w:rsid w:val="008C1362"/>
    <w:rsid w:val="008C17C2"/>
    <w:rsid w:val="008C257C"/>
    <w:rsid w:val="008C3042"/>
    <w:rsid w:val="008C3F8C"/>
    <w:rsid w:val="008C41DD"/>
    <w:rsid w:val="008C4B5F"/>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021D"/>
    <w:rsid w:val="008E10E5"/>
    <w:rsid w:val="008E129E"/>
    <w:rsid w:val="008E26EF"/>
    <w:rsid w:val="008E2963"/>
    <w:rsid w:val="008E2979"/>
    <w:rsid w:val="008E3A82"/>
    <w:rsid w:val="008E5598"/>
    <w:rsid w:val="008E7728"/>
    <w:rsid w:val="008E781A"/>
    <w:rsid w:val="008F05A1"/>
    <w:rsid w:val="008F1C9C"/>
    <w:rsid w:val="008F2629"/>
    <w:rsid w:val="008F35AA"/>
    <w:rsid w:val="008F3B42"/>
    <w:rsid w:val="008F4360"/>
    <w:rsid w:val="00900AE5"/>
    <w:rsid w:val="00900F46"/>
    <w:rsid w:val="009021F8"/>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25459"/>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55C1"/>
    <w:rsid w:val="00955B85"/>
    <w:rsid w:val="009562DE"/>
    <w:rsid w:val="0095647D"/>
    <w:rsid w:val="00956B72"/>
    <w:rsid w:val="00957008"/>
    <w:rsid w:val="00957972"/>
    <w:rsid w:val="009603A2"/>
    <w:rsid w:val="009608E4"/>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644F"/>
    <w:rsid w:val="009D7E3E"/>
    <w:rsid w:val="009D7E52"/>
    <w:rsid w:val="009D7ED0"/>
    <w:rsid w:val="009E0580"/>
    <w:rsid w:val="009E178D"/>
    <w:rsid w:val="009E19DD"/>
    <w:rsid w:val="009E1DE8"/>
    <w:rsid w:val="009E5757"/>
    <w:rsid w:val="009E5E65"/>
    <w:rsid w:val="009E5EBD"/>
    <w:rsid w:val="009E5F8B"/>
    <w:rsid w:val="009E6FB5"/>
    <w:rsid w:val="009F0693"/>
    <w:rsid w:val="009F1C53"/>
    <w:rsid w:val="009F265D"/>
    <w:rsid w:val="009F39B9"/>
    <w:rsid w:val="009F49C2"/>
    <w:rsid w:val="009F4A28"/>
    <w:rsid w:val="009F4E59"/>
    <w:rsid w:val="009F6352"/>
    <w:rsid w:val="009F6ECC"/>
    <w:rsid w:val="009F72CD"/>
    <w:rsid w:val="00A0034A"/>
    <w:rsid w:val="00A00E3A"/>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7B74"/>
    <w:rsid w:val="00A808E9"/>
    <w:rsid w:val="00A81B34"/>
    <w:rsid w:val="00A8233A"/>
    <w:rsid w:val="00A82927"/>
    <w:rsid w:val="00A82B54"/>
    <w:rsid w:val="00A82E60"/>
    <w:rsid w:val="00A83029"/>
    <w:rsid w:val="00A8422C"/>
    <w:rsid w:val="00A8474A"/>
    <w:rsid w:val="00A866A6"/>
    <w:rsid w:val="00A87CCF"/>
    <w:rsid w:val="00A91667"/>
    <w:rsid w:val="00A916E8"/>
    <w:rsid w:val="00A91FCB"/>
    <w:rsid w:val="00A92A2C"/>
    <w:rsid w:val="00A933D3"/>
    <w:rsid w:val="00A949A4"/>
    <w:rsid w:val="00A9680E"/>
    <w:rsid w:val="00A96A3D"/>
    <w:rsid w:val="00A97437"/>
    <w:rsid w:val="00AA0967"/>
    <w:rsid w:val="00AA0A63"/>
    <w:rsid w:val="00AA2CE8"/>
    <w:rsid w:val="00AA3B77"/>
    <w:rsid w:val="00AA446D"/>
    <w:rsid w:val="00AA56D6"/>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6A1B"/>
    <w:rsid w:val="00B46E08"/>
    <w:rsid w:val="00B47F53"/>
    <w:rsid w:val="00B5085F"/>
    <w:rsid w:val="00B5232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2322"/>
    <w:rsid w:val="00B72801"/>
    <w:rsid w:val="00B72AAA"/>
    <w:rsid w:val="00B760B0"/>
    <w:rsid w:val="00B76B7D"/>
    <w:rsid w:val="00B77B92"/>
    <w:rsid w:val="00B82C1E"/>
    <w:rsid w:val="00B83E74"/>
    <w:rsid w:val="00B83EC6"/>
    <w:rsid w:val="00B856AD"/>
    <w:rsid w:val="00B85F94"/>
    <w:rsid w:val="00B91732"/>
    <w:rsid w:val="00B920DD"/>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105"/>
    <w:rsid w:val="00C1424A"/>
    <w:rsid w:val="00C1517F"/>
    <w:rsid w:val="00C15661"/>
    <w:rsid w:val="00C21D51"/>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CD9"/>
    <w:rsid w:val="00C36D72"/>
    <w:rsid w:val="00C3706F"/>
    <w:rsid w:val="00C373B4"/>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D1B"/>
    <w:rsid w:val="00C563E5"/>
    <w:rsid w:val="00C56491"/>
    <w:rsid w:val="00C60871"/>
    <w:rsid w:val="00C611AE"/>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52C1"/>
    <w:rsid w:val="00C97110"/>
    <w:rsid w:val="00C971FE"/>
    <w:rsid w:val="00CA0030"/>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B7AAA"/>
    <w:rsid w:val="00CC0973"/>
    <w:rsid w:val="00CC23DD"/>
    <w:rsid w:val="00CC3B75"/>
    <w:rsid w:val="00CC44A2"/>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4B"/>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565"/>
    <w:rsid w:val="00DF373D"/>
    <w:rsid w:val="00DF44CB"/>
    <w:rsid w:val="00DF5175"/>
    <w:rsid w:val="00DF784C"/>
    <w:rsid w:val="00E0001D"/>
    <w:rsid w:val="00E0155E"/>
    <w:rsid w:val="00E02FBC"/>
    <w:rsid w:val="00E037D6"/>
    <w:rsid w:val="00E03EB5"/>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70E2"/>
    <w:rsid w:val="00E910B8"/>
    <w:rsid w:val="00E913F0"/>
    <w:rsid w:val="00E9392C"/>
    <w:rsid w:val="00E93F09"/>
    <w:rsid w:val="00E947D8"/>
    <w:rsid w:val="00E96B72"/>
    <w:rsid w:val="00E97261"/>
    <w:rsid w:val="00EA0838"/>
    <w:rsid w:val="00EA2B77"/>
    <w:rsid w:val="00EA31DD"/>
    <w:rsid w:val="00EA3448"/>
    <w:rsid w:val="00EA38C2"/>
    <w:rsid w:val="00EA44D9"/>
    <w:rsid w:val="00EA583E"/>
    <w:rsid w:val="00EA7924"/>
    <w:rsid w:val="00EB170F"/>
    <w:rsid w:val="00EC44C8"/>
    <w:rsid w:val="00EC4518"/>
    <w:rsid w:val="00EC47D6"/>
    <w:rsid w:val="00EC55FB"/>
    <w:rsid w:val="00EC59E6"/>
    <w:rsid w:val="00EC672C"/>
    <w:rsid w:val="00ED0B89"/>
    <w:rsid w:val="00ED1620"/>
    <w:rsid w:val="00ED406E"/>
    <w:rsid w:val="00ED739D"/>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739"/>
    <w:rsid w:val="00EF3BAD"/>
    <w:rsid w:val="00EF3DCB"/>
    <w:rsid w:val="00EF4A2E"/>
    <w:rsid w:val="00EF6605"/>
    <w:rsid w:val="00EF6902"/>
    <w:rsid w:val="00EF6A91"/>
    <w:rsid w:val="00EF71B0"/>
    <w:rsid w:val="00F00059"/>
    <w:rsid w:val="00F00647"/>
    <w:rsid w:val="00F00B09"/>
    <w:rsid w:val="00F01C9F"/>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309"/>
    <w:rsid w:val="00F21B1B"/>
    <w:rsid w:val="00F229C2"/>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5449"/>
    <w:rsid w:val="00F76966"/>
    <w:rsid w:val="00F77726"/>
    <w:rsid w:val="00F77B51"/>
    <w:rsid w:val="00F80EA7"/>
    <w:rsid w:val="00F81DDE"/>
    <w:rsid w:val="00F81F96"/>
    <w:rsid w:val="00F821A8"/>
    <w:rsid w:val="00F84CA2"/>
    <w:rsid w:val="00F85013"/>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918"/>
    <w:rsid w:val="00FC111E"/>
    <w:rsid w:val="00FC2C3B"/>
    <w:rsid w:val="00FC461E"/>
    <w:rsid w:val="00FC4750"/>
    <w:rsid w:val="00FC484E"/>
    <w:rsid w:val="00FC4AC1"/>
    <w:rsid w:val="00FC6C77"/>
    <w:rsid w:val="00FC7FB1"/>
    <w:rsid w:val="00FD01BB"/>
    <w:rsid w:val="00FD1185"/>
    <w:rsid w:val="00FD19AC"/>
    <w:rsid w:val="00FD2CAB"/>
    <w:rsid w:val="00FD327B"/>
    <w:rsid w:val="00FD5470"/>
    <w:rsid w:val="00FE2156"/>
    <w:rsid w:val="00FE2CA6"/>
    <w:rsid w:val="00FE3342"/>
    <w:rsid w:val="00FE39BC"/>
    <w:rsid w:val="00FE43DA"/>
    <w:rsid w:val="00FE68A7"/>
    <w:rsid w:val="00FE7078"/>
    <w:rsid w:val="00FE728F"/>
    <w:rsid w:val="00FE7B61"/>
    <w:rsid w:val="00FF0209"/>
    <w:rsid w:val="00FF09EA"/>
    <w:rsid w:val="00FF153B"/>
    <w:rsid w:val="00FF1D6E"/>
    <w:rsid w:val="00FF3491"/>
    <w:rsid w:val="00FF3617"/>
    <w:rsid w:val="00FF42A7"/>
    <w:rsid w:val="00FF4565"/>
    <w:rsid w:val="00FF5564"/>
    <w:rsid w:val="00FF60EF"/>
    <w:rsid w:val="00FF672F"/>
    <w:rsid w:val="00FF6BAD"/>
    <w:rsid w:val="00FF6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
    <w:name w:val="Unresolved Mention"/>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9dcsm/?view_only=2450bc9b71c8447ca5c81a7a0c89be73"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609FE4-A543-41E9-8688-0C000EDF5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5</TotalTime>
  <Pages>26</Pages>
  <Words>10524</Words>
  <Characters>59993</Characters>
  <Application>Microsoft Office Word</Application>
  <DocSecurity>0</DocSecurity>
  <Lines>499</Lines>
  <Paragraphs>1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0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00</cp:revision>
  <cp:lastPrinted>2017-06-14T15:36:00Z</cp:lastPrinted>
  <dcterms:created xsi:type="dcterms:W3CDTF">2018-03-19T10:13:00Z</dcterms:created>
  <dcterms:modified xsi:type="dcterms:W3CDTF">2018-08-10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